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3AD86" w14:textId="3A9630E5" w:rsidR="00752A2D" w:rsidRDefault="00752A2D" w:rsidP="00752A2D">
      <w:pPr>
        <w:pStyle w:val="IntenseQuote"/>
        <w:rPr>
          <w:sz w:val="32"/>
        </w:rPr>
      </w:pPr>
      <w:r w:rsidRPr="00752A2D">
        <w:rPr>
          <w:sz w:val="32"/>
        </w:rPr>
        <w:t xml:space="preserve">Project 1 – Simulation of the Motion of Billiard Balls </w:t>
      </w:r>
    </w:p>
    <w:p w14:paraId="077AA640" w14:textId="12FAFB20" w:rsidR="00D01BB0" w:rsidRDefault="00D01BB0" w:rsidP="00752A2D">
      <w:pPr>
        <w:pStyle w:val="Heading1"/>
      </w:pPr>
      <w:r>
        <w:t>Aim</w:t>
      </w:r>
    </w:p>
    <w:p w14:paraId="7993D848" w14:textId="3B2A2E35" w:rsidR="00FE4679" w:rsidRDefault="00F01E51" w:rsidP="00F01E51">
      <w:pPr>
        <w:jc w:val="both"/>
      </w:pPr>
      <w:r>
        <w:t>To construct a well-structured MATLAB program that simulates the motion of billiard balls on a table, in order to achieve an accurate “break” of the default billiards setup. In doing so, developing physically accurate formulae that model the collisions as elastic</w:t>
      </w:r>
      <w:r w:rsidR="003943A7">
        <w:t>. Deep graphical analysis of the la</w:t>
      </w:r>
      <w:r>
        <w:t xml:space="preserve">ws of conservation of momentum and kinetic energy </w:t>
      </w:r>
      <w:r w:rsidR="003943A7">
        <w:t>will make this evident</w:t>
      </w:r>
      <w:r>
        <w:t xml:space="preserve">. </w:t>
      </w:r>
    </w:p>
    <w:p w14:paraId="40534A87" w14:textId="77777777" w:rsidR="00474930" w:rsidRPr="00D01BB0" w:rsidRDefault="00474930" w:rsidP="00F01E51">
      <w:pPr>
        <w:jc w:val="both"/>
      </w:pPr>
    </w:p>
    <w:p w14:paraId="363CC1D8" w14:textId="2BCF460C" w:rsidR="00A479E9" w:rsidRDefault="00752A2D" w:rsidP="006C08FE">
      <w:pPr>
        <w:pStyle w:val="Heading1"/>
      </w:pPr>
      <w:r>
        <w:t>Background</w:t>
      </w:r>
    </w:p>
    <w:p w14:paraId="1986E28C" w14:textId="64A94343" w:rsidR="0060300E" w:rsidRPr="006C08FE" w:rsidRDefault="00040B68" w:rsidP="00FF4DDA">
      <w:pPr>
        <w:jc w:val="both"/>
      </w:pPr>
      <w:r>
        <w:t xml:space="preserve">There are many different forms of billiards that each </w:t>
      </w:r>
      <w:r w:rsidR="00005BA1">
        <w:t xml:space="preserve">vary with different rules, </w:t>
      </w:r>
      <w:r w:rsidR="007C763F">
        <w:t xml:space="preserve">number of balls and overall </w:t>
      </w:r>
      <w:r w:rsidR="00BB5909">
        <w:t>strategies for playing the sport. All of these va</w:t>
      </w:r>
      <w:r w:rsidR="00FF4DDA">
        <w:t>riations each have one blaringly obvious thing in common, they all i</w:t>
      </w:r>
      <w:r w:rsidR="00491BF4">
        <w:t>nvolve using a cue stick to apply a</w:t>
      </w:r>
      <w:r w:rsidR="00C50623">
        <w:t>n instantaneous force to the cue ball/s, which in turn go</w:t>
      </w:r>
      <w:r w:rsidR="00BB4C99">
        <w:t>,</w:t>
      </w:r>
      <w:r w:rsidR="00C50623">
        <w:t xml:space="preserve"> on to collide with </w:t>
      </w:r>
      <w:r w:rsidR="002D1735">
        <w:t>other balls and, with any luck,</w:t>
      </w:r>
      <w:r w:rsidR="00477E4E">
        <w:t xml:space="preserve"> </w:t>
      </w:r>
      <w:r w:rsidR="002D1735">
        <w:t xml:space="preserve">sink into the desired pockets. </w:t>
      </w:r>
      <w:r w:rsidR="004C7070">
        <w:t xml:space="preserve">Although seemingly straightforward, </w:t>
      </w:r>
      <w:r w:rsidR="00253344">
        <w:t xml:space="preserve">this sport, amongst all sports, contains </w:t>
      </w:r>
      <w:r w:rsidR="00A05CD3">
        <w:t xml:space="preserve">physics </w:t>
      </w:r>
      <w:r w:rsidR="00485B8D">
        <w:t xml:space="preserve">that goes beyond the conventional wisdom of the everyday person. </w:t>
      </w:r>
      <w:r w:rsidR="00934ABF">
        <w:t xml:space="preserve">From concepts of </w:t>
      </w:r>
      <w:r w:rsidR="00962918">
        <w:t>several different forms of resistive forces, both</w:t>
      </w:r>
      <w:r w:rsidR="005354DB">
        <w:t xml:space="preserve"> instantaneous </w:t>
      </w:r>
      <w:r w:rsidR="0008000C">
        <w:t xml:space="preserve">and permanent occurrences, to conservation of </w:t>
      </w:r>
      <w:r w:rsidR="004B2369">
        <w:t xml:space="preserve">momentum and angular momentum. </w:t>
      </w:r>
      <w:r w:rsidR="00FD7F51">
        <w:t xml:space="preserve">In order to construct </w:t>
      </w:r>
      <w:r w:rsidR="006A031B">
        <w:t xml:space="preserve">a program that accurately simulates the motion of billiard balls on a billiard table, all of the </w:t>
      </w:r>
      <w:r w:rsidR="006E1404">
        <w:t xml:space="preserve">physical </w:t>
      </w:r>
      <w:r w:rsidR="006A031B">
        <w:t xml:space="preserve">concepts, although some ignored to maintain a level of </w:t>
      </w:r>
      <w:r w:rsidR="007475AD">
        <w:t xml:space="preserve">simplicity, are quintessential </w:t>
      </w:r>
      <w:r w:rsidR="006E1404">
        <w:t>to</w:t>
      </w:r>
      <w:r w:rsidR="007475AD">
        <w:t xml:space="preserve"> understand </w:t>
      </w:r>
      <w:r w:rsidR="00791398">
        <w:t>and acknowledg</w:t>
      </w:r>
      <w:r w:rsidR="006E1404">
        <w:t xml:space="preserve">e </w:t>
      </w:r>
      <w:r w:rsidR="00791398">
        <w:t xml:space="preserve">before beginning the initial construction </w:t>
      </w:r>
      <w:r w:rsidR="006E1404">
        <w:t>of the program</w:t>
      </w:r>
      <w:r w:rsidR="0060300E">
        <w:t xml:space="preserve">. </w:t>
      </w:r>
    </w:p>
    <w:p w14:paraId="1EECD60C" w14:textId="26A34A2F" w:rsidR="00A479E9" w:rsidRDefault="00B412BA" w:rsidP="00A479E9">
      <w:pPr>
        <w:pStyle w:val="Heading2"/>
      </w:pPr>
      <w:r>
        <w:t>Eight</w:t>
      </w:r>
      <w:r w:rsidR="00756A59">
        <w:t xml:space="preserve">-Ball </w:t>
      </w:r>
      <w:r w:rsidR="00A479E9">
        <w:t>Pool</w:t>
      </w:r>
      <w:r w:rsidR="00E31942">
        <w:t xml:space="preserve"> – basics and </w:t>
      </w:r>
      <w:r w:rsidR="00F07604">
        <w:t>dimensions</w:t>
      </w:r>
    </w:p>
    <w:p w14:paraId="5D921BB5" w14:textId="051F3393" w:rsidR="00B412BA" w:rsidRDefault="00684DEC" w:rsidP="007B3BB3">
      <w:pPr>
        <w:jc w:val="both"/>
      </w:pPr>
      <w:r>
        <w:t xml:space="preserve">There are many forms of billiards that are played </w:t>
      </w:r>
      <w:r w:rsidR="00DF00AA">
        <w:t>both professionally and recreationally, includin</w:t>
      </w:r>
      <w:r w:rsidR="00A54D8A">
        <w:t xml:space="preserve">g most commonly snooker, eight-ball, </w:t>
      </w:r>
      <w:r w:rsidR="00370481">
        <w:t xml:space="preserve">speed pool, one-pocket, </w:t>
      </w:r>
      <w:r w:rsidR="00FB6D79">
        <w:t>and Kelly pool</w:t>
      </w:r>
      <w:r w:rsidR="009D324B">
        <w:fldChar w:fldCharType="begin"/>
      </w:r>
      <w:r w:rsidR="009D324B">
        <w:instrText xml:space="preserve"> ADDIN EN.CITE &lt;EndNote&gt;&lt;Cite&gt;&lt;Author&gt;Wood&lt;/Author&gt;&lt;Year&gt;2015&lt;/Year&gt;&lt;RecNum&gt;9&lt;/RecNum&gt;&lt;DisplayText&gt;[1]&lt;/DisplayText&gt;&lt;record&gt;&lt;rec-number&gt;9&lt;/rec-number&gt;&lt;foreign-keys&gt;&lt;key app="EN" db-id="v505dppp3d0ssaefz9m5psxgt5e2wzt2a5aw" timestamp="1559017976"&gt;9&lt;/key&gt;&lt;/foreign-keys&gt;&lt;ref-type name="Web Page"&gt;12&lt;/ref-type&gt;&lt;contributors&gt;&lt;authors&gt;&lt;author&gt;Robert Wood&lt;/author&gt;&lt;/authors&gt;&lt;/contributors&gt;&lt;titles&gt;&lt;title&gt;Cue Sports (Billiards)&lt;/title&gt;&lt;/titles&gt;&lt;volume&gt;2019&lt;/volume&gt;&lt;number&gt;28/05/2019&lt;/number&gt;&lt;dates&gt;&lt;year&gt;2015&lt;/year&gt;&lt;/dates&gt;&lt;publisher&gt;Topend Sports Website&lt;/publisher&gt;&lt;urls&gt;&lt;related-urls&gt;&lt;url&gt;https://www.topendsports.com/sport/list/cue-sports.htm&lt;/url&gt;&lt;/related-urls&gt;&lt;/urls&gt;&lt;/record&gt;&lt;/Cite&gt;&lt;/EndNote&gt;</w:instrText>
      </w:r>
      <w:r w:rsidR="009D324B">
        <w:fldChar w:fldCharType="separate"/>
      </w:r>
      <w:r w:rsidR="009D324B">
        <w:rPr>
          <w:noProof/>
        </w:rPr>
        <w:t>[1]</w:t>
      </w:r>
      <w:r w:rsidR="009D324B">
        <w:fldChar w:fldCharType="end"/>
      </w:r>
      <w:r w:rsidR="00FB6D79">
        <w:t xml:space="preserve">. The </w:t>
      </w:r>
      <w:r w:rsidR="00E6254F">
        <w:t xml:space="preserve">choice of attempting a simulation for eight-ball pool was </w:t>
      </w:r>
      <w:r w:rsidR="00E3694E">
        <w:t xml:space="preserve">simply due to </w:t>
      </w:r>
      <w:r w:rsidR="002D0C4D">
        <w:t>its</w:t>
      </w:r>
      <w:r w:rsidR="00E3694E">
        <w:t xml:space="preserve"> </w:t>
      </w:r>
      <w:r w:rsidR="00CA7420">
        <w:t xml:space="preserve">simplicity and, most importantly, </w:t>
      </w:r>
      <w:r w:rsidR="002D0C4D">
        <w:t>its</w:t>
      </w:r>
      <w:r w:rsidR="00074B84">
        <w:t xml:space="preserve"> </w:t>
      </w:r>
      <w:r w:rsidR="00507120">
        <w:t xml:space="preserve">prevalence as opposed to other forms. </w:t>
      </w:r>
    </w:p>
    <w:p w14:paraId="190A519E" w14:textId="706388B7" w:rsidR="00F92AA4" w:rsidRDefault="00F92AA4" w:rsidP="00F92AA4">
      <w:pPr>
        <w:pStyle w:val="Heading4"/>
      </w:pPr>
      <w:r>
        <w:t>Balls</w:t>
      </w:r>
    </w:p>
    <w:p w14:paraId="66B85B02" w14:textId="571E253F" w:rsidR="00C228D0" w:rsidRDefault="00C228D0" w:rsidP="009A4387">
      <w:pPr>
        <w:jc w:val="both"/>
        <w:rPr>
          <w:rFonts w:eastAsiaTheme="minorEastAsia"/>
        </w:rPr>
      </w:pPr>
      <w:r>
        <w:t xml:space="preserve">Eight-ball pool </w:t>
      </w:r>
      <w:r w:rsidR="00A45F81">
        <w:t>has a total of 16 balls</w:t>
      </w:r>
      <w:r w:rsidR="003672B0">
        <w:t xml:space="preserve">, a white cue ball, </w:t>
      </w:r>
      <w:r w:rsidR="00991CA5">
        <w:t xml:space="preserve">a black ball, 7 striped coloured balls and 7 solid coloured balls. Another popular variation, the variation that was chosen for this program, involves using </w:t>
      </w:r>
      <w:r w:rsidR="00431A37">
        <w:t>7 solid red coloured balls and 7 solid yellow coloured balls instead of the solid and striped balls</w:t>
      </w:r>
      <w:r w:rsidR="00B76107">
        <w:fldChar w:fldCharType="begin"/>
      </w:r>
      <w:r w:rsidR="004958CB">
        <w:instrText xml:space="preserve"> ADDIN EN.CITE &lt;EndNote&gt;&lt;Cite&gt;&lt;Author&gt;unknown&lt;/Author&gt;&lt;Year&gt;2016&lt;/Year&gt;&lt;RecNum&gt;11&lt;/RecNum&gt;&lt;DisplayText&gt;[2]&lt;/DisplayText&gt;&lt;record&gt;&lt;rec-number&gt;11&lt;/rec-number&gt;&lt;foreign-keys&gt;&lt;key app="EN" db-id="v505dppp3d0ssaefz9m5psxgt5e2wzt2a5aw" timestamp="1559021748"&gt;11&lt;/key&gt;&lt;/foreign-keys&gt;&lt;ref-type name="Web Page"&gt;12&lt;/ref-type&gt;&lt;contributors&gt;&lt;authors&gt;&lt;author&gt;unknown&lt;/author&gt;&lt;/authors&gt;&lt;/contributors&gt;&lt;titles&gt;&lt;title&gt;Pool Rules&lt;/title&gt;&lt;/titles&gt;&lt;volume&gt;2019&lt;/volume&gt;&lt;number&gt;28/05/2019&lt;/number&gt;&lt;dates&gt;&lt;year&gt;2016&lt;/year&gt;&lt;/dates&gt;&lt;publisher&gt;RulesOfSport.com&lt;/publisher&gt;&lt;urls&gt;&lt;related-urls&gt;&lt;url&gt;http://www.rulesofsport.com/sports/pool.html&lt;/url&gt;&lt;/related-urls&gt;&lt;/urls&gt;&lt;/record&gt;&lt;/Cite&gt;&lt;/EndNote&gt;</w:instrText>
      </w:r>
      <w:r w:rsidR="00B76107">
        <w:fldChar w:fldCharType="separate"/>
      </w:r>
      <w:r w:rsidR="00B76107">
        <w:rPr>
          <w:noProof/>
        </w:rPr>
        <w:t>[2]</w:t>
      </w:r>
      <w:r w:rsidR="00B76107">
        <w:fldChar w:fldCharType="end"/>
      </w:r>
      <w:r w:rsidR="00431A37">
        <w:t xml:space="preserve">. </w:t>
      </w:r>
      <w:r w:rsidR="00DD1B99">
        <w:t xml:space="preserve">Interestingly enough, the mass of the coloured balls </w:t>
      </w:r>
      <w:r w:rsidR="00B76107">
        <w:t>is</w:t>
      </w:r>
      <w:r w:rsidR="00DD1B99">
        <w:t xml:space="preserve"> different to the mass of the cue ball (the ball that is being hit by the cue stick). </w:t>
      </w:r>
      <w:r w:rsidR="006565EF">
        <w:t xml:space="preserve">The mass of each coloured ball is </w:t>
      </w:r>
      <m:oMath>
        <m:r>
          <w:rPr>
            <w:rFonts w:ascii="Cambria Math" w:hAnsi="Cambria Math"/>
          </w:rPr>
          <m:t>0.156 kg</m:t>
        </m:r>
      </m:oMath>
      <w:r w:rsidR="00487EDF">
        <w:rPr>
          <w:rFonts w:eastAsiaTheme="minorEastAsia"/>
        </w:rPr>
        <w:t xml:space="preserve"> as opposed to the cue ball mass of </w:t>
      </w:r>
      <m:oMath>
        <m:r>
          <w:rPr>
            <w:rFonts w:ascii="Cambria Math" w:eastAsiaTheme="minorEastAsia" w:hAnsi="Cambria Math"/>
          </w:rPr>
          <m:t>0.17 kg</m:t>
        </m:r>
      </m:oMath>
      <w:r w:rsidR="00E578CD">
        <w:rPr>
          <w:rFonts w:eastAsiaTheme="minorEastAsia"/>
        </w:rPr>
        <w:fldChar w:fldCharType="begin"/>
      </w:r>
      <w:r w:rsidR="00EF6358">
        <w:rPr>
          <w:rFonts w:eastAsiaTheme="minorEastAsia"/>
        </w:rPr>
        <w:instrText xml:space="preserve"> ADDIN EN.CITE &lt;EndNote&gt;&lt;Cite&gt;&lt;Author&gt;David Alciatore&lt;/Author&gt;&lt;Year&gt;2012&lt;/Year&gt;&lt;RecNum&gt;12&lt;/RecNum&gt;&lt;DisplayText&gt;[3]&lt;/DisplayText&gt;&lt;record&gt;&lt;rec-number&gt;12&lt;/rec-number&gt;&lt;foreign-keys&gt;&lt;key app="EN" db-id="v505dppp3d0ssaefz9m5psxgt5e2wzt2a5aw" timestamp="1559023208"&gt;12&lt;/key&gt;&lt;/foreign-keys&gt;&lt;ref-type name="Journal Article"&gt;17&lt;/ref-type&gt;&lt;contributors&gt;&lt;authors&gt;&lt;author&gt;David Alciatore&lt;/author&gt;&lt;/authors&gt;&lt;/contributors&gt;&lt;titles&gt;&lt;title&gt;Ball Weight and Size Difference Effects – Part I&lt;/title&gt;&lt;secondary-title&gt;Illustrated Principles&lt;/secondary-title&gt;&lt;/titles&gt;&lt;periodical&gt;&lt;full-title&gt;Illustrated Principles&lt;/full-title&gt;&lt;/periodical&gt;&lt;pages&gt;4&lt;/pages&gt;&lt;number&gt;February&lt;/number&gt;&lt;dates&gt;&lt;year&gt;2012&lt;/year&gt;&lt;/dates&gt;&lt;urls&gt;&lt;related-urls&gt;&lt;url&gt;https://hypertextbook.com/facts/2004/OluwoleOwoseni.shtml&lt;/url&gt;&lt;/related-urls&gt;&lt;/urls&gt;&lt;access-date&gt;28/05/2019&lt;/access-date&gt;&lt;/record&gt;&lt;/Cite&gt;&lt;/EndNote&gt;</w:instrText>
      </w:r>
      <w:r w:rsidR="00E578CD">
        <w:rPr>
          <w:rFonts w:eastAsiaTheme="minorEastAsia"/>
        </w:rPr>
        <w:fldChar w:fldCharType="separate"/>
      </w:r>
      <w:r w:rsidR="00E578CD">
        <w:rPr>
          <w:rFonts w:eastAsiaTheme="minorEastAsia"/>
          <w:noProof/>
        </w:rPr>
        <w:t>[3]</w:t>
      </w:r>
      <w:r w:rsidR="00E578CD">
        <w:rPr>
          <w:rFonts w:eastAsiaTheme="minorEastAsia"/>
        </w:rPr>
        <w:fldChar w:fldCharType="end"/>
      </w:r>
      <w:r w:rsidR="00E578CD">
        <w:rPr>
          <w:rFonts w:eastAsiaTheme="minorEastAsia"/>
        </w:rPr>
        <w:t>.</w:t>
      </w:r>
      <w:r w:rsidR="006374AA">
        <w:rPr>
          <w:rFonts w:eastAsiaTheme="minorEastAsia"/>
        </w:rPr>
        <w:t xml:space="preserve"> </w:t>
      </w:r>
      <w:r w:rsidR="007B3BB3">
        <w:rPr>
          <w:rFonts w:eastAsiaTheme="minorEastAsia"/>
        </w:rPr>
        <w:t xml:space="preserve">Calculations and tests runs were conducted for this program </w:t>
      </w:r>
      <w:r w:rsidR="00E717C2">
        <w:rPr>
          <w:rFonts w:eastAsiaTheme="minorEastAsia"/>
        </w:rPr>
        <w:t>and it was decided that f</w:t>
      </w:r>
      <w:r w:rsidR="006374AA">
        <w:rPr>
          <w:rFonts w:eastAsiaTheme="minorEastAsia"/>
        </w:rPr>
        <w:t>or the purpose of this project, the</w:t>
      </w:r>
      <w:r w:rsidR="009A4387">
        <w:rPr>
          <w:rFonts w:eastAsiaTheme="minorEastAsia"/>
        </w:rPr>
        <w:t xml:space="preserve"> effects of the</w:t>
      </w:r>
      <w:r w:rsidR="006374AA">
        <w:rPr>
          <w:rFonts w:eastAsiaTheme="minorEastAsia"/>
        </w:rPr>
        <w:t xml:space="preserve"> </w:t>
      </w:r>
      <m:oMath>
        <m:r>
          <w:rPr>
            <w:rFonts w:ascii="Cambria Math" w:eastAsiaTheme="minorEastAsia" w:hAnsi="Cambria Math"/>
          </w:rPr>
          <m:t>0.014 kg</m:t>
        </m:r>
      </m:oMath>
      <w:r w:rsidR="0051478E">
        <w:rPr>
          <w:rFonts w:eastAsiaTheme="minorEastAsia"/>
        </w:rPr>
        <w:t xml:space="preserve"> </w:t>
      </w:r>
      <w:r w:rsidR="009A4387">
        <w:rPr>
          <w:rFonts w:eastAsiaTheme="minorEastAsia"/>
        </w:rPr>
        <w:t xml:space="preserve">ball weight difference </w:t>
      </w:r>
      <w:r w:rsidR="0051478E">
        <w:rPr>
          <w:rFonts w:eastAsiaTheme="minorEastAsia"/>
        </w:rPr>
        <w:t xml:space="preserve">was </w:t>
      </w:r>
      <w:r w:rsidR="009A4387">
        <w:rPr>
          <w:rFonts w:eastAsiaTheme="minorEastAsia"/>
        </w:rPr>
        <w:t>effectively negligible and thus ignored</w:t>
      </w:r>
      <w:r w:rsidR="00E717C2">
        <w:rPr>
          <w:rFonts w:eastAsiaTheme="minorEastAsia"/>
        </w:rPr>
        <w:t xml:space="preserve"> in any further calculations</w:t>
      </w:r>
      <w:r w:rsidR="009A4387">
        <w:rPr>
          <w:rFonts w:eastAsiaTheme="minorEastAsia"/>
        </w:rPr>
        <w:t xml:space="preserve">. </w:t>
      </w:r>
      <w:r w:rsidR="00E717C2">
        <w:rPr>
          <w:rFonts w:eastAsiaTheme="minorEastAsia"/>
        </w:rPr>
        <w:t xml:space="preserve">Thus, in the proposed custom simulation, the masses of all the balls have been made to be equal. </w:t>
      </w:r>
    </w:p>
    <w:p w14:paraId="3C19F2A7" w14:textId="6D879A9F" w:rsidR="00FE4679" w:rsidRDefault="005146C7" w:rsidP="00D70606">
      <w:pPr>
        <w:rPr>
          <w:rFonts w:eastAsiaTheme="minorEastAsia"/>
        </w:rPr>
      </w:pPr>
      <w:r>
        <w:rPr>
          <w:rFonts w:eastAsiaTheme="minorEastAsia"/>
        </w:rPr>
        <w:t>The</w:t>
      </w:r>
      <w:r w:rsidR="00F0033F">
        <w:rPr>
          <w:rFonts w:eastAsiaTheme="minorEastAsia"/>
        </w:rPr>
        <w:t xml:space="preserve"> radius of the average billiard ball varies with the type of billiards and also </w:t>
      </w:r>
      <w:r w:rsidR="00D70606">
        <w:rPr>
          <w:rFonts w:eastAsiaTheme="minorEastAsia"/>
        </w:rPr>
        <w:t xml:space="preserve">the manufacturer of the ball. </w:t>
      </w:r>
      <w:r w:rsidR="00BA7334">
        <w:rPr>
          <w:rFonts w:eastAsiaTheme="minorEastAsia"/>
        </w:rPr>
        <w:t>From a rough glace of different sizes of each make of balls, the most common/widely accepted</w:t>
      </w:r>
      <w:r w:rsidR="00E531F8">
        <w:rPr>
          <w:rFonts w:eastAsiaTheme="minorEastAsia"/>
        </w:rPr>
        <w:t xml:space="preserve"> radius</w:t>
      </w:r>
      <w:r w:rsidR="00BA7334">
        <w:rPr>
          <w:rFonts w:eastAsiaTheme="minorEastAsia"/>
        </w:rPr>
        <w:t xml:space="preserve"> size of </w:t>
      </w:r>
      <w:r w:rsidR="00877B66">
        <w:rPr>
          <w:rFonts w:eastAsiaTheme="minorEastAsia"/>
        </w:rPr>
        <w:t xml:space="preserve">the pool balls is approximately </w:t>
      </w:r>
      <m:oMath>
        <m:r>
          <w:rPr>
            <w:rFonts w:ascii="Cambria Math" w:eastAsiaTheme="minorEastAsia" w:hAnsi="Cambria Math"/>
          </w:rPr>
          <m:t>52 mm</m:t>
        </m:r>
      </m:oMath>
      <w:r w:rsidR="00E94639">
        <w:rPr>
          <w:rFonts w:eastAsiaTheme="minorEastAsia"/>
        </w:rPr>
        <w:t xml:space="preserve"> </w:t>
      </w:r>
      <m:oMath>
        <m:r>
          <w:rPr>
            <w:rFonts w:ascii="Cambria Math" w:eastAsiaTheme="minorEastAsia" w:hAnsi="Cambria Math"/>
          </w:rPr>
          <m:t>(0.052 m)</m:t>
        </m:r>
      </m:oMath>
      <w:r w:rsidR="00166881">
        <w:rPr>
          <w:rFonts w:eastAsiaTheme="minorEastAsia"/>
        </w:rPr>
        <w:fldChar w:fldCharType="begin"/>
      </w:r>
      <w:r w:rsidR="00166881">
        <w:rPr>
          <w:rFonts w:eastAsiaTheme="minorEastAsia"/>
        </w:rPr>
        <w:instrText xml:space="preserve"> ADDIN EN.CITE &lt;EndNote&gt;&lt;Cite&gt;&lt;Author&gt;Reidy&lt;/Author&gt;&lt;Year&gt;2009&lt;/Year&gt;&lt;RecNum&gt;13&lt;/RecNum&gt;&lt;DisplayText&gt;[4]&lt;/DisplayText&gt;&lt;record&gt;&lt;rec-number&gt;13&lt;/rec-number&gt;&lt;foreign-keys&gt;&lt;key app="EN" db-id="v505dppp3d0ssaefz9m5psxgt5e2wzt2a5aw" timestamp="1559026278"&gt;13&lt;/key&gt;&lt;/foreign-keys&gt;&lt;ref-type name="Web Page"&gt;12&lt;/ref-type&gt;&lt;contributors&gt;&lt;authors&gt;&lt;author&gt;Curt Reidy&lt;/author&gt;&lt;/authors&gt;&lt;/contributors&gt;&lt;titles&gt;&lt;title&gt;The Definitive Guide to Pool Balls&lt;/title&gt;&lt;/titles&gt;&lt;volume&gt;2019&lt;/volume&gt;&lt;number&gt;28/05/2019&lt;/number&gt;&lt;dates&gt;&lt;year&gt;2009&lt;/year&gt;&lt;/dates&gt;&lt;urls&gt;&lt;related-urls&gt;&lt;url&gt;http://www.borderbilliards.com/everything-pool-balls.html&lt;/url&gt;&lt;/related-urls&gt;&lt;/urls&gt;&lt;/record&gt;&lt;/Cite&gt;&lt;/EndNote&gt;</w:instrText>
      </w:r>
      <w:r w:rsidR="00166881">
        <w:rPr>
          <w:rFonts w:eastAsiaTheme="minorEastAsia"/>
        </w:rPr>
        <w:fldChar w:fldCharType="separate"/>
      </w:r>
      <w:r w:rsidR="00166881">
        <w:rPr>
          <w:rFonts w:eastAsiaTheme="minorEastAsia"/>
          <w:noProof/>
        </w:rPr>
        <w:t>[4]</w:t>
      </w:r>
      <w:r w:rsidR="00166881">
        <w:rPr>
          <w:rFonts w:eastAsiaTheme="minorEastAsia"/>
        </w:rPr>
        <w:fldChar w:fldCharType="end"/>
      </w:r>
      <w:r w:rsidR="00166881">
        <w:rPr>
          <w:rFonts w:eastAsiaTheme="minorEastAsia"/>
        </w:rPr>
        <w:t>. In this program, the radius value</w:t>
      </w:r>
      <w:r w:rsidR="00FE2AEC">
        <w:rPr>
          <w:rFonts w:eastAsiaTheme="minorEastAsia"/>
        </w:rPr>
        <w:t xml:space="preserve"> is used</w:t>
      </w:r>
      <w:r w:rsidR="00166881">
        <w:rPr>
          <w:rFonts w:eastAsiaTheme="minorEastAsia"/>
        </w:rPr>
        <w:t xml:space="preserve"> as </w:t>
      </w:r>
      <m:oMath>
        <m:r>
          <w:rPr>
            <w:rFonts w:ascii="Cambria Math" w:eastAsiaTheme="minorEastAsia" w:hAnsi="Cambria Math"/>
          </w:rPr>
          <m:t>0.052 m</m:t>
        </m:r>
      </m:oMath>
      <w:r w:rsidR="00631FE9">
        <w:rPr>
          <w:rFonts w:eastAsiaTheme="minorEastAsia"/>
        </w:rPr>
        <w:t>.</w:t>
      </w:r>
    </w:p>
    <w:p w14:paraId="272794E2" w14:textId="1C0F2C75" w:rsidR="00F92AA4" w:rsidRDefault="00F92AA4" w:rsidP="00F92AA4">
      <w:pPr>
        <w:pStyle w:val="Heading4"/>
        <w:rPr>
          <w:rFonts w:eastAsiaTheme="minorEastAsia"/>
        </w:rPr>
      </w:pPr>
      <w:r>
        <w:rPr>
          <w:rFonts w:eastAsiaTheme="minorEastAsia"/>
        </w:rPr>
        <w:lastRenderedPageBreak/>
        <w:t>Table Dimensions</w:t>
      </w:r>
    </w:p>
    <w:p w14:paraId="32E24DC2" w14:textId="3580BEE1" w:rsidR="00DC716E" w:rsidRDefault="00125263" w:rsidP="00D70606">
      <w:pPr>
        <w:rPr>
          <w:rFonts w:eastAsiaTheme="minorEastAsia"/>
        </w:rPr>
      </w:pPr>
      <w:r>
        <w:rPr>
          <w:rFonts w:eastAsiaTheme="minorEastAsia"/>
        </w:rPr>
        <w:t xml:space="preserve">Much like </w:t>
      </w:r>
      <w:r w:rsidR="00723799">
        <w:rPr>
          <w:rFonts w:eastAsiaTheme="minorEastAsia"/>
        </w:rPr>
        <w:t xml:space="preserve">the radius of the balls, the dimensions of the pool table also </w:t>
      </w:r>
      <w:r w:rsidR="00FE7E90">
        <w:rPr>
          <w:rFonts w:eastAsiaTheme="minorEastAsia"/>
        </w:rPr>
        <w:t>vary</w:t>
      </w:r>
      <w:r w:rsidR="00723799">
        <w:rPr>
          <w:rFonts w:eastAsiaTheme="minorEastAsia"/>
        </w:rPr>
        <w:t xml:space="preserve"> largely. </w:t>
      </w:r>
      <w:r w:rsidR="001442A6">
        <w:rPr>
          <w:rFonts w:eastAsiaTheme="minorEastAsia"/>
        </w:rPr>
        <w:t xml:space="preserve">Interestingly enough, each of these dimensions share one common similarity, the ratio </w:t>
      </w:r>
      <w:r w:rsidR="00DF756F">
        <w:rPr>
          <w:rFonts w:eastAsiaTheme="minorEastAsia"/>
        </w:rPr>
        <w:t xml:space="preserve">of the length to the width of the table. Each table, independent of the size, </w:t>
      </w:r>
      <w:r w:rsidR="00C955ED">
        <w:rPr>
          <w:rFonts w:eastAsiaTheme="minorEastAsia"/>
        </w:rPr>
        <w:t>will have its length almost exactly twice its width</w:t>
      </w:r>
      <w:r w:rsidR="00FE4679">
        <w:rPr>
          <w:rFonts w:eastAsiaTheme="minorEastAsia"/>
        </w:rPr>
        <w:fldChar w:fldCharType="begin"/>
      </w:r>
      <w:r w:rsidR="00FE4679">
        <w:rPr>
          <w:rFonts w:eastAsiaTheme="minorEastAsia"/>
        </w:rPr>
        <w:instrText xml:space="preserve"> ADDIN EN.CITE &lt;EndNote&gt;&lt;Cite&gt;&lt;Author&gt;Alciatore&lt;/Author&gt;&lt;Year&gt;2010&lt;/Year&gt;&lt;RecNum&gt;10&lt;/RecNum&gt;&lt;DisplayText&gt;[5]&lt;/DisplayText&gt;&lt;record&gt;&lt;rec-number&gt;10&lt;/rec-number&gt;&lt;foreign-keys&gt;&lt;key app="EN" db-id="v505dppp3d0ssaefz9m5psxgt5e2wzt2a5aw" timestamp="1559020271"&gt;10&lt;/key&gt;&lt;/foreign-keys&gt;&lt;ref-type name="Web Page"&gt;12&lt;/ref-type&gt;&lt;contributors&gt;&lt;authors&gt;&lt;author&gt;Dave Alciatore&lt;/author&gt;&lt;/authors&gt;&lt;/contributors&gt;&lt;titles&gt;&lt;title&gt;Standard Pool Table Dimensions and Required Room Sizes&lt;/title&gt;&lt;/titles&gt;&lt;volume&gt;2019&lt;/volume&gt;&lt;number&gt;28/05/2019&lt;/number&gt;&lt;dates&gt;&lt;year&gt;2010&lt;/year&gt;&lt;/dates&gt;&lt;urls&gt;&lt;related-urls&gt;&lt;url&gt;https://billiards.colostate.edu/faq/table/sizes/&lt;/url&gt;&lt;/related-urls&gt;&lt;/urls&gt;&lt;/record&gt;&lt;/Cite&gt;&lt;/EndNote&gt;</w:instrText>
      </w:r>
      <w:r w:rsidR="00FE4679">
        <w:rPr>
          <w:rFonts w:eastAsiaTheme="minorEastAsia"/>
        </w:rPr>
        <w:fldChar w:fldCharType="separate"/>
      </w:r>
      <w:r w:rsidR="00FE4679">
        <w:rPr>
          <w:rFonts w:eastAsiaTheme="minorEastAsia"/>
          <w:noProof/>
        </w:rPr>
        <w:t>[5]</w:t>
      </w:r>
      <w:r w:rsidR="00FE4679">
        <w:rPr>
          <w:rFonts w:eastAsiaTheme="minorEastAsia"/>
        </w:rPr>
        <w:fldChar w:fldCharType="end"/>
      </w:r>
      <w:r w:rsidR="00FE4679">
        <w:rPr>
          <w:rFonts w:eastAsiaTheme="minorEastAsia"/>
        </w:rPr>
        <w:t>.</w:t>
      </w:r>
      <w:r w:rsidR="00E73687">
        <w:rPr>
          <w:rFonts w:eastAsiaTheme="minorEastAsia"/>
        </w:rPr>
        <w:t xml:space="preserve"> For a common “typical home table” (also known as an 8ft table), the </w:t>
      </w:r>
      <w:r w:rsidR="003A04E5">
        <w:rPr>
          <w:rFonts w:eastAsiaTheme="minorEastAsia"/>
        </w:rPr>
        <w:t xml:space="preserve">table is </w:t>
      </w:r>
      <m:oMath>
        <m:r>
          <w:rPr>
            <w:rFonts w:ascii="Cambria Math" w:eastAsiaTheme="minorEastAsia" w:hAnsi="Cambria Math"/>
          </w:rPr>
          <m:t>1.12m×2.24m</m:t>
        </m:r>
      </m:oMath>
      <w:r w:rsidR="00220525">
        <w:rPr>
          <w:rFonts w:eastAsiaTheme="minorEastAsia"/>
        </w:rPr>
        <w:t xml:space="preserve">. In comparison, a 12ft “snooker” table has dimensions of </w:t>
      </w:r>
      <m:oMath>
        <m:r>
          <w:rPr>
            <w:rFonts w:ascii="Cambria Math" w:eastAsiaTheme="minorEastAsia" w:hAnsi="Cambria Math"/>
          </w:rPr>
          <m:t>1.78m×3.57m</m:t>
        </m:r>
      </m:oMath>
      <w:r w:rsidR="00646C39">
        <w:rPr>
          <w:rFonts w:eastAsiaTheme="minorEastAsia"/>
        </w:rPr>
        <w:t xml:space="preserve">, </w:t>
      </w:r>
      <w:r w:rsidR="00352340">
        <w:rPr>
          <w:rFonts w:eastAsiaTheme="minorEastAsia"/>
        </w:rPr>
        <w:t xml:space="preserve">which is basically </w:t>
      </w:r>
      <m:oMath>
        <m:r>
          <w:rPr>
            <w:rFonts w:ascii="Cambria Math" w:eastAsiaTheme="minorEastAsia" w:hAnsi="Cambria Math"/>
          </w:rPr>
          <m:t>1.5×</m:t>
        </m:r>
      </m:oMath>
      <w:r w:rsidR="00C73C17">
        <w:rPr>
          <w:rFonts w:eastAsiaTheme="minorEastAsia"/>
        </w:rPr>
        <w:t xml:space="preserve"> larger than the first table discussed. Since this program is not aimed to be a snooker simulation, it will </w:t>
      </w:r>
      <w:r w:rsidR="00E967A6">
        <w:rPr>
          <w:rFonts w:eastAsiaTheme="minorEastAsia"/>
        </w:rPr>
        <w:t>approximately follow the dimensions of the “typical home table”.</w:t>
      </w:r>
    </w:p>
    <w:p w14:paraId="024613F2" w14:textId="797008E3" w:rsidR="00E967A6" w:rsidRDefault="00F92AA4" w:rsidP="00F92AA4">
      <w:pPr>
        <w:pStyle w:val="Heading4"/>
        <w:rPr>
          <w:rFonts w:eastAsiaTheme="minorEastAsia"/>
        </w:rPr>
      </w:pPr>
      <w:r>
        <w:rPr>
          <w:rFonts w:eastAsiaTheme="minorEastAsia"/>
        </w:rPr>
        <w:t>Default Rack Configuration (first shot)</w:t>
      </w:r>
    </w:p>
    <w:p w14:paraId="741F5937" w14:textId="5D1AF49A" w:rsidR="00F92AA4" w:rsidRDefault="00AC531B" w:rsidP="009440A7">
      <w:pPr>
        <w:jc w:val="both"/>
      </w:pPr>
      <w:r>
        <w:rPr>
          <w:noProof/>
        </w:rPr>
        <mc:AlternateContent>
          <mc:Choice Requires="wpc">
            <w:drawing>
              <wp:anchor distT="0" distB="0" distL="114300" distR="114300" simplePos="0" relativeHeight="251657218" behindDoc="1" locked="0" layoutInCell="1" allowOverlap="1" wp14:anchorId="4855F36C" wp14:editId="606DC8F3">
                <wp:simplePos x="0" y="0"/>
                <wp:positionH relativeFrom="margin">
                  <wp:posOffset>1028700</wp:posOffset>
                </wp:positionH>
                <wp:positionV relativeFrom="paragraph">
                  <wp:posOffset>892991</wp:posOffset>
                </wp:positionV>
                <wp:extent cx="3679190" cy="2281828"/>
                <wp:effectExtent l="0" t="0" r="0" b="4445"/>
                <wp:wrapNone/>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34" name="Group 34"/>
                        <wpg:cNvGrpSpPr/>
                        <wpg:grpSpPr>
                          <a:xfrm>
                            <a:off x="273050" y="377372"/>
                            <a:ext cx="3132000" cy="1657350"/>
                            <a:chOff x="273050" y="241300"/>
                            <a:chExt cx="3132000" cy="1657350"/>
                          </a:xfrm>
                        </wpg:grpSpPr>
                        <wpg:grpSp>
                          <wpg:cNvPr id="20" name="Group 20"/>
                          <wpg:cNvGrpSpPr/>
                          <wpg:grpSpPr>
                            <a:xfrm>
                              <a:off x="273050" y="241300"/>
                              <a:ext cx="3132000" cy="1657350"/>
                              <a:chOff x="133350" y="196850"/>
                              <a:chExt cx="3132000" cy="1657350"/>
                            </a:xfrm>
                          </wpg:grpSpPr>
                          <wps:wsp>
                            <wps:cNvPr id="18" name="Rectangle 18"/>
                            <wps:cNvSpPr/>
                            <wps:spPr>
                              <a:xfrm>
                                <a:off x="133350" y="196850"/>
                                <a:ext cx="3132000" cy="1657350"/>
                              </a:xfrm>
                              <a:prstGeom prst="rect">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60350" y="311150"/>
                                <a:ext cx="2880000" cy="1440000"/>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 name="Oval 28"/>
                          <wps:cNvSpPr/>
                          <wps:spPr>
                            <a:xfrm>
                              <a:off x="332873" y="284745"/>
                              <a:ext cx="162000" cy="162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1759061" y="270906"/>
                              <a:ext cx="161925"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wps:spPr>
                            <a:xfrm>
                              <a:off x="1760148" y="1712021"/>
                              <a:ext cx="161925"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Oval 31"/>
                          <wps:cNvSpPr/>
                          <wps:spPr>
                            <a:xfrm>
                              <a:off x="3195916" y="280264"/>
                              <a:ext cx="161925"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Oval 32"/>
                          <wps:cNvSpPr/>
                          <wps:spPr>
                            <a:xfrm>
                              <a:off x="3195768" y="1699990"/>
                              <a:ext cx="161925"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Oval 33"/>
                          <wps:cNvSpPr/>
                          <wps:spPr>
                            <a:xfrm>
                              <a:off x="319347" y="1702885"/>
                              <a:ext cx="161925" cy="1619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21" name="Straight Connector 21"/>
                        <wps:cNvCnPr>
                          <a:stCxn id="18" idx="0"/>
                          <a:endCxn id="18" idx="2"/>
                        </wps:cNvCnPr>
                        <wps:spPr>
                          <a:xfrm>
                            <a:off x="1838960" y="377372"/>
                            <a:ext cx="0" cy="1657350"/>
                          </a:xfrm>
                          <a:prstGeom prst="line">
                            <a:avLst/>
                          </a:prstGeom>
                          <a:ln w="1270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6" name="Straight Connector 26"/>
                        <wps:cNvCnPr/>
                        <wps:spPr>
                          <a:xfrm flipH="1">
                            <a:off x="1074821" y="377372"/>
                            <a:ext cx="12031" cy="1657350"/>
                          </a:xfrm>
                          <a:prstGeom prst="line">
                            <a:avLst/>
                          </a:prstGeom>
                          <a:ln w="1270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27" name="Straight Connector 27"/>
                        <wps:cNvCnPr/>
                        <wps:spPr>
                          <a:xfrm flipH="1">
                            <a:off x="2570747" y="377372"/>
                            <a:ext cx="4011" cy="1651668"/>
                          </a:xfrm>
                          <a:prstGeom prst="line">
                            <a:avLst/>
                          </a:prstGeom>
                          <a:ln w="12700"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35" name="Oval 35"/>
                        <wps:cNvSpPr/>
                        <wps:spPr>
                          <a:xfrm>
                            <a:off x="1042737" y="1190839"/>
                            <a:ext cx="82800" cy="82800"/>
                          </a:xfrm>
                          <a:prstGeom prst="ellipse">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Isosceles Triangle 36"/>
                        <wps:cNvSpPr/>
                        <wps:spPr>
                          <a:xfrm rot="16200000">
                            <a:off x="2390404" y="946323"/>
                            <a:ext cx="657714" cy="497065"/>
                          </a:xfrm>
                          <a:prstGeom prst="triangl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Oval 37"/>
                        <wps:cNvSpPr/>
                        <wps:spPr>
                          <a:xfrm>
                            <a:off x="2538189" y="1154272"/>
                            <a:ext cx="82550" cy="82550"/>
                          </a:xfrm>
                          <a:prstGeom prst="ellipse">
                            <a:avLst/>
                          </a:prstGeom>
                          <a:solidFill>
                            <a:srgbClr val="FF0000"/>
                          </a:solid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779495" y="167014"/>
                            <a:ext cx="725905" cy="277396"/>
                          </a:xfrm>
                          <a:prstGeom prst="rect">
                            <a:avLst/>
                          </a:prstGeom>
                          <a:noFill/>
                          <a:ln w="6350">
                            <a:noFill/>
                          </a:ln>
                        </wps:spPr>
                        <wps:txbx>
                          <w:txbxContent>
                            <w:p w14:paraId="5FBDAE76" w14:textId="100F9C9B" w:rsidR="0034280C" w:rsidRPr="00A711AD" w:rsidRDefault="0034280C">
                              <w:pPr>
                                <w:rPr>
                                  <w:sz w:val="18"/>
                                </w:rPr>
                              </w:pPr>
                              <w:r w:rsidRPr="00A711AD">
                                <w:rPr>
                                  <w:sz w:val="18"/>
                                </w:rPr>
                                <w:t>Cue B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8"/>
                        <wps:cNvSpPr txBox="1"/>
                        <wps:spPr>
                          <a:xfrm>
                            <a:off x="1368910" y="1988934"/>
                            <a:ext cx="1131663" cy="293437"/>
                          </a:xfrm>
                          <a:prstGeom prst="rect">
                            <a:avLst/>
                          </a:prstGeom>
                          <a:noFill/>
                          <a:ln w="6350">
                            <a:noFill/>
                          </a:ln>
                        </wps:spPr>
                        <wps:txbx>
                          <w:txbxContent>
                            <w:p w14:paraId="12B3B8C2" w14:textId="1BDECEB6" w:rsidR="0034280C" w:rsidRPr="00A711AD" w:rsidRDefault="0034280C" w:rsidP="00A711AD">
                              <w:pPr>
                                <w:spacing w:line="256" w:lineRule="auto"/>
                                <w:rPr>
                                  <w:sz w:val="20"/>
                                  <w:szCs w:val="24"/>
                                </w:rPr>
                              </w:pPr>
                              <w:r w:rsidRPr="00A711AD">
                                <w:rPr>
                                  <w:rFonts w:ascii="Calibri" w:eastAsia="Calibri" w:hAnsi="Calibri"/>
                                  <w:sz w:val="18"/>
                                </w:rPr>
                                <w:t>Middle Pocket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Text Box 38"/>
                        <wps:cNvSpPr txBox="1"/>
                        <wps:spPr>
                          <a:xfrm>
                            <a:off x="2026549" y="4659"/>
                            <a:ext cx="1091872" cy="500090"/>
                          </a:xfrm>
                          <a:prstGeom prst="rect">
                            <a:avLst/>
                          </a:prstGeom>
                          <a:noFill/>
                          <a:ln w="6350">
                            <a:noFill/>
                          </a:ln>
                        </wps:spPr>
                        <wps:txbx>
                          <w:txbxContent>
                            <w:p w14:paraId="1B6DA564" w14:textId="26922C96" w:rsidR="0034280C" w:rsidRPr="000E2ED4" w:rsidRDefault="0034280C" w:rsidP="000E2ED4">
                              <w:pPr>
                                <w:spacing w:line="256" w:lineRule="auto"/>
                                <w:jc w:val="center"/>
                                <w:rPr>
                                  <w:sz w:val="20"/>
                                  <w:szCs w:val="24"/>
                                </w:rPr>
                              </w:pPr>
                              <w:r w:rsidRPr="000E2ED4">
                                <w:rPr>
                                  <w:rFonts w:ascii="Calibri" w:eastAsia="Calibri" w:hAnsi="Calibri"/>
                                  <w:sz w:val="18"/>
                                </w:rPr>
                                <w:t>First ball of triangle configur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V relativeFrom="margin">
                  <wp14:pctHeight>0</wp14:pctHeight>
                </wp14:sizeRelV>
              </wp:anchor>
            </w:drawing>
          </mc:Choice>
          <mc:Fallback>
            <w:pict>
              <v:group w14:anchorId="4855F36C" id="Canvas 8" o:spid="_x0000_s1026" editas="canvas" style="position:absolute;left:0;text-align:left;margin-left:81pt;margin-top:70.3pt;width:289.7pt;height:179.65pt;z-index:-251659262;mso-position-horizontal-relative:margin;mso-height-relative:margin" coordsize="36791,22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791;height:22815;visibility:visible;mso-wrap-style:square">
                  <v:fill o:detectmouseclick="t"/>
                  <v:path o:connecttype="none"/>
                </v:shape>
                <v:group id="Group 34" o:spid="_x0000_s1028" style="position:absolute;left:2730;top:3773;width:31320;height:16574" coordorigin="2730,2413" coordsize="31320,16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20" o:spid="_x0000_s1029" style="position:absolute;left:2730;top:2413;width:31320;height:16573" coordorigin="1333,1968" coordsize="31320,165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18" o:spid="_x0000_s1030" style="position:absolute;left:1333;top:1968;width:31320;height:16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" fillcolor="#c45911 [2405]" stroked="f" strokeweight="1pt"/>
                    <v:rect id="Rectangle 19" o:spid="_x0000_s1031" style="position:absolute;left:2603;top:3111;width:288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" fillcolor="#00b050" stroked="f" strokeweight="1pt"/>
                  </v:group>
                  <v:oval id="Oval 28" o:spid="_x0000_s1032" style="position:absolute;left:3328;top:2847;width:162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" fillcolor="black [3200]" strokecolor="black [1600]" strokeweight="1pt">
                    <v:stroke joinstyle="miter"/>
                  </v:oval>
                  <v:oval id="Oval 29" o:spid="_x0000_s1033" style="position:absolute;left:17590;top:2709;width:1619;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" fillcolor="black [3200]" strokecolor="black [1600]" strokeweight="1pt">
                    <v:stroke joinstyle="miter"/>
                  </v:oval>
                  <v:oval id="Oval 30" o:spid="_x0000_s1034" style="position:absolute;left:17601;top:17120;width:1619;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" fillcolor="black [3200]" strokecolor="black [1600]" strokeweight="1pt">
                    <v:stroke joinstyle="miter"/>
                  </v:oval>
                  <v:oval id="Oval 31" o:spid="_x0000_s1035" style="position:absolute;left:31959;top:2802;width:1619;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" fillcolor="black [3200]" strokecolor="black [1600]" strokeweight="1pt">
                    <v:stroke joinstyle="miter"/>
                  </v:oval>
                  <v:oval id="Oval 32" o:spid="_x0000_s1036" style="position:absolute;left:31957;top:16999;width:1619;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" fillcolor="black [3200]" strokecolor="black [1600]" strokeweight="1pt">
                    <v:stroke joinstyle="miter"/>
                  </v:oval>
                  <v:oval id="Oval 33" o:spid="_x0000_s1037" style="position:absolute;left:3193;top:17028;width:1619;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" fillcolor="black [3200]" strokecolor="black [1600]" strokeweight="1pt">
                    <v:stroke joinstyle="miter"/>
                  </v:oval>
                </v:group>
                <v:line id="Straight Connector 21" o:spid="_x0000_s1038" style="position:absolute;visibility:visible;mso-wrap-style:square" from="18389,3773" to="18389,20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" strokecolor="black [3200]" strokeweight="1pt">
                  <v:stroke dashstyle="dash"/>
                </v:line>
                <v:line id="Straight Connector 26" o:spid="_x0000_s1039" style="position:absolute;flip:x;visibility:visible;mso-wrap-style:square" from="10748,3773" to="10868,203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" strokecolor="black [3200]" strokeweight="1pt">
                  <v:stroke dashstyle="dash"/>
                </v:line>
                <v:line id="Straight Connector 27" o:spid="_x0000_s1040" style="position:absolute;flip:x;visibility:visible;mso-wrap-style:square" from="25707,3773" to="25747,202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" strokecolor="black [3200]" strokeweight="1pt">
                  <v:stroke dashstyle="dash"/>
                </v:line>
                <v:oval id="Oval 35" o:spid="_x0000_s1041" style="position:absolute;left:10427;top:11908;width:828;height:8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" fillcolor="white [3201]" strokecolor="white [3212]" strokeweight="1pt">
                  <v:stroke joinstyle="miter"/>
                </v:oval>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6" o:spid="_x0000_s1042" type="#_x0000_t5" style="position:absolute;left:23903;top:9463;width:6578;height:497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" filled="f" strokecolor="black [3200]" strokeweight="1pt"/>
                <v:oval id="Oval 37" o:spid="_x0000_s1043" style="position:absolute;left:25381;top:11542;width:826;height:8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" fillcolor="red" strokecolor="red" strokeweight="1pt">
                  <v:stroke joinstyle="miter"/>
                </v:oval>
                <v:shapetype id="_x0000_t202" coordsize="21600,21600" o:spt="202" path="m,l,21600r21600,l21600,xe">
                  <v:stroke joinstyle="miter"/>
                  <v:path gradientshapeok="t" o:connecttype="rect"/>
                </v:shapetype>
                <v:shape id="Text Box 38" o:spid="_x0000_s1044" type="#_x0000_t202" style="position:absolute;left:7794;top:1670;width:7260;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5FBDAE76" w14:textId="100F9C9B" w:rsidR="0034280C" w:rsidRPr="00A711AD" w:rsidRDefault="0034280C">
                        <w:pPr>
                          <w:rPr>
                            <w:sz w:val="18"/>
                          </w:rPr>
                        </w:pPr>
                        <w:r w:rsidRPr="00A711AD">
                          <w:rPr>
                            <w:sz w:val="18"/>
                          </w:rPr>
                          <w:t>Cue Ball</w:t>
                        </w:r>
                      </w:p>
                    </w:txbxContent>
                  </v:textbox>
                </v:shape>
                <v:shape id="Text Box 38" o:spid="_x0000_s1045" type="#_x0000_t202" style="position:absolute;left:13689;top:19889;width:11316;height:2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9yxgAAANsAAAAPAAAAZHJzL2Rvd25yZXYueG1sRI9Ba8JA&#10;FITvgv9heYXedNNI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DpjvcsYAAADbAAAA&#10;DwAAAAAAAAAAAAAAAAAHAgAAZHJzL2Rvd25yZXYueG1sUEsFBgAAAAADAAMAtwAAAPoCAAAAAA==&#10;" filled="f" stroked="f" strokeweight=".5pt">
                  <v:textbox>
                    <w:txbxContent>
                      <w:p w14:paraId="12B3B8C2" w14:textId="1BDECEB6" w:rsidR="0034280C" w:rsidRPr="00A711AD" w:rsidRDefault="0034280C" w:rsidP="00A711AD">
                        <w:pPr>
                          <w:spacing w:line="256" w:lineRule="auto"/>
                          <w:rPr>
                            <w:sz w:val="20"/>
                            <w:szCs w:val="24"/>
                          </w:rPr>
                        </w:pPr>
                        <w:r w:rsidRPr="00A711AD">
                          <w:rPr>
                            <w:rFonts w:ascii="Calibri" w:eastAsia="Calibri" w:hAnsi="Calibri"/>
                            <w:sz w:val="18"/>
                          </w:rPr>
                          <w:t>Middle Pockets</w:t>
                        </w:r>
                      </w:p>
                    </w:txbxContent>
                  </v:textbox>
                </v:shape>
                <v:shape id="Text Box 38" o:spid="_x0000_s1046" type="#_x0000_t202" style="position:absolute;left:20265;top:46;width:10919;height:5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WSwwAAANsAAAAPAAAAZHJzL2Rvd25yZXYueG1sRE/LasJA&#10;FN0X/IfhFrqrk0oV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x6Q1ksMAAADbAAAADwAA&#10;AAAAAAAAAAAAAAAHAgAAZHJzL2Rvd25yZXYueG1sUEsFBgAAAAADAAMAtwAAAPcCAAAAAA==&#10;" filled="f" stroked="f" strokeweight=".5pt">
                  <v:textbox>
                    <w:txbxContent>
                      <w:p w14:paraId="1B6DA564" w14:textId="26922C96" w:rsidR="0034280C" w:rsidRPr="000E2ED4" w:rsidRDefault="0034280C" w:rsidP="000E2ED4">
                        <w:pPr>
                          <w:spacing w:line="256" w:lineRule="auto"/>
                          <w:jc w:val="center"/>
                          <w:rPr>
                            <w:sz w:val="20"/>
                            <w:szCs w:val="24"/>
                          </w:rPr>
                        </w:pPr>
                        <w:r w:rsidRPr="000E2ED4">
                          <w:rPr>
                            <w:rFonts w:ascii="Calibri" w:eastAsia="Calibri" w:hAnsi="Calibri"/>
                            <w:sz w:val="18"/>
                          </w:rPr>
                          <w:t>First ball of triangle configuration</w:t>
                        </w:r>
                      </w:p>
                    </w:txbxContent>
                  </v:textbox>
                </v:shape>
                <w10:wrap anchorx="margin"/>
              </v:group>
            </w:pict>
          </mc:Fallback>
        </mc:AlternateContent>
      </w:r>
      <w:r w:rsidR="00284BB6">
        <w:t>A “normal” pool table is split up into four quarters</w:t>
      </w:r>
      <w:r w:rsidR="009440A7">
        <w:t xml:space="preserve"> split long ways. On the border of the first quarter is the line </w:t>
      </w:r>
      <w:r w:rsidR="00B5215A">
        <w:t>that the cue ball starts on for the first shot (and where it gets returned after being sunk).</w:t>
      </w:r>
      <w:r w:rsidR="00740D73">
        <w:t xml:space="preserve"> On the border of the second quarter is the middle of the table. </w:t>
      </w:r>
      <w:r w:rsidR="005A10A9">
        <w:t xml:space="preserve">The two middle pockets should line up with this line. The third </w:t>
      </w:r>
      <w:r w:rsidR="0007712D">
        <w:t xml:space="preserve">border of the next quarter is where the first ball in the </w:t>
      </w:r>
      <w:r w:rsidR="000E2ED4">
        <w:t>triangle</w:t>
      </w:r>
      <w:r w:rsidR="0007712D">
        <w:t xml:space="preserve"> </w:t>
      </w:r>
      <w:r w:rsidR="001977D2">
        <w:t xml:space="preserve">configuration should start. This is summed up in figure 1 </w:t>
      </w:r>
      <w:r w:rsidR="00F122F5">
        <w:t xml:space="preserve">shown </w:t>
      </w:r>
      <w:r w:rsidR="001977D2">
        <w:t>immediately below.</w:t>
      </w:r>
    </w:p>
    <w:p w14:paraId="78B61E5F" w14:textId="2A2A50F8" w:rsidR="001977D2" w:rsidRDefault="001977D2" w:rsidP="009440A7">
      <w:pPr>
        <w:jc w:val="both"/>
      </w:pPr>
    </w:p>
    <w:p w14:paraId="1C7D33C7" w14:textId="02CD1883" w:rsidR="001977D2" w:rsidRDefault="001977D2" w:rsidP="009440A7">
      <w:pPr>
        <w:jc w:val="both"/>
      </w:pPr>
    </w:p>
    <w:p w14:paraId="26B88BED" w14:textId="10DCC350" w:rsidR="001977D2" w:rsidRDefault="001977D2" w:rsidP="009440A7">
      <w:pPr>
        <w:jc w:val="both"/>
      </w:pPr>
    </w:p>
    <w:p w14:paraId="003DA118" w14:textId="72AF7F90" w:rsidR="001977D2" w:rsidRDefault="001977D2" w:rsidP="009440A7">
      <w:pPr>
        <w:jc w:val="both"/>
      </w:pPr>
    </w:p>
    <w:p w14:paraId="28F5E6F2" w14:textId="121AD16C" w:rsidR="001977D2" w:rsidRDefault="001977D2" w:rsidP="009440A7">
      <w:pPr>
        <w:jc w:val="both"/>
      </w:pPr>
    </w:p>
    <w:p w14:paraId="10BF445D" w14:textId="14AE51DE" w:rsidR="001977D2" w:rsidRDefault="001977D2" w:rsidP="009440A7">
      <w:pPr>
        <w:jc w:val="both"/>
      </w:pPr>
    </w:p>
    <w:p w14:paraId="7E878052" w14:textId="44F528E9" w:rsidR="001977D2" w:rsidRDefault="001977D2" w:rsidP="009440A7">
      <w:pPr>
        <w:jc w:val="both"/>
      </w:pPr>
    </w:p>
    <w:p w14:paraId="1483B963" w14:textId="5F1496BF" w:rsidR="001977D2" w:rsidRDefault="00AC531B" w:rsidP="009440A7">
      <w:pPr>
        <w:jc w:val="both"/>
      </w:pPr>
      <w:r>
        <w:rPr>
          <w:noProof/>
        </w:rPr>
        <mc:AlternateContent>
          <mc:Choice Requires="wps">
            <w:drawing>
              <wp:anchor distT="0" distB="0" distL="114300" distR="114300" simplePos="0" relativeHeight="251657219" behindDoc="0" locked="0" layoutInCell="1" allowOverlap="1" wp14:anchorId="314E8A43" wp14:editId="6EC2F1BC">
                <wp:simplePos x="0" y="0"/>
                <wp:positionH relativeFrom="margin">
                  <wp:align>center</wp:align>
                </wp:positionH>
                <wp:positionV relativeFrom="paragraph">
                  <wp:posOffset>80826</wp:posOffset>
                </wp:positionV>
                <wp:extent cx="367919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3679190" cy="635"/>
                        </a:xfrm>
                        <a:prstGeom prst="rect">
                          <a:avLst/>
                        </a:prstGeom>
                        <a:solidFill>
                          <a:prstClr val="white"/>
                        </a:solidFill>
                        <a:ln>
                          <a:noFill/>
                        </a:ln>
                      </wps:spPr>
                      <wps:txbx>
                        <w:txbxContent>
                          <w:p w14:paraId="54B823C0" w14:textId="032000DD" w:rsidR="0034280C" w:rsidRPr="00192291" w:rsidRDefault="0034280C" w:rsidP="00AC531B">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1</w:t>
                            </w:r>
                            <w:r w:rsidR="0090226F">
                              <w:rPr>
                                <w:noProof/>
                              </w:rPr>
                              <w:fldChar w:fldCharType="end"/>
                            </w:r>
                            <w:r>
                              <w:rPr>
                                <w:noProof/>
                              </w:rPr>
                              <w:t xml:space="preserve"> Breakdown of position of balls on quadrant borders. Note that the table and balls are not drawn to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4E8A43" id="Text Box 41" o:spid="_x0000_s1047" type="#_x0000_t202" style="position:absolute;left:0;text-align:left;margin-left:0;margin-top:6.35pt;width:289.7pt;height:.05pt;z-index:25165721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" stroked="f">
                <v:textbox style="mso-fit-shape-to-text:t" inset="0,0,0,0">
                  <w:txbxContent>
                    <w:p w14:paraId="54B823C0" w14:textId="032000DD" w:rsidR="0034280C" w:rsidRPr="00192291" w:rsidRDefault="0034280C" w:rsidP="00AC531B">
                      <w:pPr>
                        <w:pStyle w:val="Caption"/>
                        <w:jc w:val="center"/>
                        <w:rPr>
                          <w:noProof/>
                        </w:rPr>
                      </w:pPr>
                      <w:r>
                        <w:t xml:space="preserve">Figure </w:t>
                      </w:r>
                      <w:fldSimple w:instr=" SEQ Figure \* ARABIC ">
                        <w:r w:rsidR="00CD69C7">
                          <w:rPr>
                            <w:noProof/>
                          </w:rPr>
                          <w:t>1</w:t>
                        </w:r>
                      </w:fldSimple>
                      <w:r>
                        <w:rPr>
                          <w:noProof/>
                        </w:rPr>
                        <w:t xml:space="preserve"> Breakdown of position of balls on quadrant borders. Note that the table and balls are not drawn to scale</w:t>
                      </w:r>
                    </w:p>
                  </w:txbxContent>
                </v:textbox>
                <w10:wrap anchorx="margin"/>
              </v:shape>
            </w:pict>
          </mc:Fallback>
        </mc:AlternateContent>
      </w:r>
    </w:p>
    <w:p w14:paraId="59D8D126" w14:textId="7F0E3681" w:rsidR="001977D2" w:rsidRPr="00F92AA4" w:rsidRDefault="001977D2" w:rsidP="009440A7">
      <w:pPr>
        <w:jc w:val="both"/>
      </w:pPr>
    </w:p>
    <w:p w14:paraId="42434553" w14:textId="5BBAC367" w:rsidR="00583B37" w:rsidRDefault="00F56DB0" w:rsidP="00F85E8C">
      <w:r>
        <w:t xml:space="preserve">The 15 balls within the triangle </w:t>
      </w:r>
      <w:r w:rsidR="003B0ACA">
        <w:t>also have their own configuration that will be</w:t>
      </w:r>
      <w:r w:rsidR="00F85E8C">
        <w:t xml:space="preserve"> abided by with for each simulation </w:t>
      </w:r>
      <w:r w:rsidR="00324A0D">
        <w:t>of the breaking shot. This configuration starts with a red ball at the tip</w:t>
      </w:r>
      <w:r w:rsidR="00DC2C79">
        <w:t xml:space="preserve">, </w:t>
      </w:r>
      <w:r w:rsidR="00BA4584">
        <w:t>following the frame back and</w:t>
      </w:r>
      <w:r w:rsidR="00DC2C79">
        <w:t xml:space="preserve"> to the left it alternates between yellow and </w:t>
      </w:r>
      <w:r w:rsidR="00BA4584">
        <w:t xml:space="preserve">red balls until the edge of the triangle. </w:t>
      </w:r>
      <w:r w:rsidR="00CF14CD">
        <w:t>Now, all that is left to do is fill the rows with alternating colours of red/yellow again</w:t>
      </w:r>
      <w:r w:rsidR="00BF0BC6">
        <w:t xml:space="preserve">, making sure that the black ball sits right in the centre (third row, second ball). Once again, this is summed up nice and visually in figure 2 below. </w:t>
      </w:r>
    </w:p>
    <w:p w14:paraId="39908939" w14:textId="3BFF659C" w:rsidR="008857AE" w:rsidRDefault="008857AE" w:rsidP="00F85E8C">
      <w:r>
        <w:rPr>
          <w:noProof/>
        </w:rPr>
        <w:drawing>
          <wp:anchor distT="0" distB="0" distL="114300" distR="114300" simplePos="0" relativeHeight="251657220" behindDoc="1" locked="0" layoutInCell="1" allowOverlap="1" wp14:anchorId="2A6FB963" wp14:editId="47C0A2DF">
            <wp:simplePos x="0" y="0"/>
            <wp:positionH relativeFrom="margin">
              <wp:align>center</wp:align>
            </wp:positionH>
            <wp:positionV relativeFrom="paragraph">
              <wp:posOffset>9434</wp:posOffset>
            </wp:positionV>
            <wp:extent cx="2077024" cy="1817914"/>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77024" cy="1817914"/>
                    </a:xfrm>
                    <a:prstGeom prst="rect">
                      <a:avLst/>
                    </a:prstGeom>
                  </pic:spPr>
                </pic:pic>
              </a:graphicData>
            </a:graphic>
            <wp14:sizeRelH relativeFrom="margin">
              <wp14:pctWidth>0</wp14:pctWidth>
            </wp14:sizeRelH>
            <wp14:sizeRelV relativeFrom="margin">
              <wp14:pctHeight>0</wp14:pctHeight>
            </wp14:sizeRelV>
          </wp:anchor>
        </w:drawing>
      </w:r>
    </w:p>
    <w:p w14:paraId="39B3BBD2" w14:textId="5C9736A4" w:rsidR="008857AE" w:rsidRDefault="008857AE" w:rsidP="00F85E8C"/>
    <w:p w14:paraId="1330D8E7" w14:textId="3B64DAAF" w:rsidR="008857AE" w:rsidRDefault="008857AE" w:rsidP="00F85E8C"/>
    <w:p w14:paraId="707F159D" w14:textId="18E72471" w:rsidR="008857AE" w:rsidRDefault="008857AE" w:rsidP="00F85E8C"/>
    <w:p w14:paraId="766DB1A7" w14:textId="70265ED1" w:rsidR="008857AE" w:rsidRDefault="008857AE" w:rsidP="00F85E8C"/>
    <w:p w14:paraId="0B106746" w14:textId="0F5698E9" w:rsidR="008857AE" w:rsidRDefault="008857AE" w:rsidP="00F85E8C"/>
    <w:p w14:paraId="0834EA21" w14:textId="4FE9E3F1" w:rsidR="008857AE" w:rsidRPr="00B412BA" w:rsidRDefault="008857AE" w:rsidP="00F85E8C">
      <w:r>
        <w:rPr>
          <w:noProof/>
        </w:rPr>
        <mc:AlternateContent>
          <mc:Choice Requires="wps">
            <w:drawing>
              <wp:anchor distT="0" distB="0" distL="114300" distR="114300" simplePos="0" relativeHeight="251657221" behindDoc="1" locked="0" layoutInCell="1" allowOverlap="1" wp14:anchorId="74859D39" wp14:editId="44351C4E">
                <wp:simplePos x="0" y="0"/>
                <wp:positionH relativeFrom="margin">
                  <wp:align>center</wp:align>
                </wp:positionH>
                <wp:positionV relativeFrom="paragraph">
                  <wp:posOffset>204107</wp:posOffset>
                </wp:positionV>
                <wp:extent cx="2852057" cy="598715"/>
                <wp:effectExtent l="0" t="0" r="5715" b="0"/>
                <wp:wrapNone/>
                <wp:docPr id="43" name="Text Box 43"/>
                <wp:cNvGraphicFramePr/>
                <a:graphic xmlns:a="http://schemas.openxmlformats.org/drawingml/2006/main">
                  <a:graphicData uri="http://schemas.microsoft.com/office/word/2010/wordprocessingShape">
                    <wps:wsp>
                      <wps:cNvSpPr txBox="1"/>
                      <wps:spPr>
                        <a:xfrm>
                          <a:off x="0" y="0"/>
                          <a:ext cx="2852057" cy="598715"/>
                        </a:xfrm>
                        <a:prstGeom prst="rect">
                          <a:avLst/>
                        </a:prstGeom>
                        <a:solidFill>
                          <a:prstClr val="white"/>
                        </a:solidFill>
                        <a:ln>
                          <a:noFill/>
                        </a:ln>
                      </wps:spPr>
                      <wps:txbx>
                        <w:txbxContent>
                          <w:p w14:paraId="25E84F74" w14:textId="6B9879BC" w:rsidR="0034280C" w:rsidRPr="00324699" w:rsidRDefault="0034280C" w:rsidP="008857AE">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2</w:t>
                            </w:r>
                            <w:r w:rsidR="0090226F">
                              <w:rPr>
                                <w:noProof/>
                              </w:rPr>
                              <w:fldChar w:fldCharType="end"/>
                            </w:r>
                            <w:r>
                              <w:rPr>
                                <w:noProof/>
                              </w:rPr>
                              <w:t xml:space="preserve"> default initial triangle configuration. Notice the alternating red/yellow balls for each row, and the front ball going back to the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59D39" id="Text Box 43" o:spid="_x0000_s1048" type="#_x0000_t202" style="position:absolute;margin-left:0;margin-top:16.05pt;width:224.55pt;height:47.15pt;z-index:-251659259;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" stroked="f">
                <v:textbox inset="0,0,0,0">
                  <w:txbxContent>
                    <w:p w14:paraId="25E84F74" w14:textId="6B9879BC" w:rsidR="0034280C" w:rsidRPr="00324699" w:rsidRDefault="0034280C" w:rsidP="008857AE">
                      <w:pPr>
                        <w:pStyle w:val="Caption"/>
                        <w:jc w:val="center"/>
                        <w:rPr>
                          <w:noProof/>
                        </w:rPr>
                      </w:pPr>
                      <w:r>
                        <w:t xml:space="preserve">Figure </w:t>
                      </w:r>
                      <w:fldSimple w:instr=" SEQ Figure \* ARABIC ">
                        <w:r w:rsidR="00CD69C7">
                          <w:rPr>
                            <w:noProof/>
                          </w:rPr>
                          <w:t>2</w:t>
                        </w:r>
                      </w:fldSimple>
                      <w:r>
                        <w:rPr>
                          <w:noProof/>
                        </w:rPr>
                        <w:t xml:space="preserve"> default initial triangle configuration. Notice the alternating red/yellow balls for each row, and the front ball going back to the left</w:t>
                      </w:r>
                    </w:p>
                  </w:txbxContent>
                </v:textbox>
                <w10:wrap anchorx="margin"/>
              </v:shape>
            </w:pict>
          </mc:Fallback>
        </mc:AlternateContent>
      </w:r>
    </w:p>
    <w:p w14:paraId="5418A717" w14:textId="77777777" w:rsidR="00477E4E" w:rsidRPr="00477E4E" w:rsidRDefault="00477E4E" w:rsidP="00477E4E"/>
    <w:p w14:paraId="4752C720" w14:textId="40E26EF9" w:rsidR="00752A2D" w:rsidRDefault="00752A2D" w:rsidP="00194347">
      <w:pPr>
        <w:pStyle w:val="Heading2"/>
      </w:pPr>
      <w:r>
        <w:lastRenderedPageBreak/>
        <w:t>Two-Dimensional Collisions</w:t>
      </w:r>
    </w:p>
    <w:p w14:paraId="0F1E1A72" w14:textId="68700A2E" w:rsidR="00B543E9" w:rsidRDefault="00F73C2F" w:rsidP="00CB0C7E">
      <w:pPr>
        <w:jc w:val="both"/>
      </w:pPr>
      <w:r>
        <w:t xml:space="preserve">Within this simulation, there are two different types of </w:t>
      </w:r>
      <w:r w:rsidR="00CB0C7E">
        <w:t>collisions that have to be accounted for and treated accordingly; the wall collision and the two</w:t>
      </w:r>
      <w:r w:rsidR="00466482">
        <w:t xml:space="preserve"> (or multi) body collision. </w:t>
      </w:r>
      <w:r w:rsidR="008F6EB0">
        <w:t>In all cases,</w:t>
      </w:r>
      <w:r w:rsidR="00B543E9">
        <w:t xml:space="preserve"> the collisions are being modelled as completely elastic. This means that </w:t>
      </w:r>
      <w:r w:rsidR="008F6EB0">
        <w:t xml:space="preserve">kinetic energy and </w:t>
      </w:r>
      <w:r w:rsidR="00C81752">
        <w:t xml:space="preserve">linear </w:t>
      </w:r>
      <w:r w:rsidR="008F6EB0">
        <w:t xml:space="preserve">momentum are </w:t>
      </w:r>
      <w:r w:rsidR="00B543E9">
        <w:t>conserved quantities, i.e. the kinetic energy before the collision is equal to the kinetic energy after the collision.</w:t>
      </w:r>
    </w:p>
    <w:p w14:paraId="6B954E09" w14:textId="0E56A36A" w:rsidR="00CE3923" w:rsidRDefault="00742FD1" w:rsidP="00CE3923">
      <w:r>
        <w:t xml:space="preserve">By conservation of </w:t>
      </w:r>
      <w:r w:rsidR="00B543E9">
        <w:t xml:space="preserve">linear </w:t>
      </w:r>
      <w:r>
        <w:t>momentum:</w:t>
      </w:r>
    </w:p>
    <w:tbl>
      <w:tblPr>
        <w:tblStyle w:val="PlainTable4"/>
        <w:tblW w:w="0" w:type="auto"/>
        <w:tblLook w:val="04A0" w:firstRow="1" w:lastRow="0" w:firstColumn="1" w:lastColumn="0" w:noHBand="0" w:noVBand="1"/>
      </w:tblPr>
      <w:tblGrid>
        <w:gridCol w:w="704"/>
        <w:gridCol w:w="7655"/>
        <w:gridCol w:w="657"/>
      </w:tblGrid>
      <w:tr w:rsidR="00742FD1" w14:paraId="0D7A7300" w14:textId="77777777" w:rsidTr="00742F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1919B35" w14:textId="77777777" w:rsidR="00742FD1" w:rsidRDefault="00742FD1" w:rsidP="00906FA0">
            <w:pPr>
              <w:rPr>
                <w:rFonts w:eastAsiaTheme="minorEastAsia"/>
              </w:rPr>
            </w:pPr>
          </w:p>
        </w:tc>
        <w:tc>
          <w:tcPr>
            <w:tcW w:w="7655" w:type="dxa"/>
          </w:tcPr>
          <w:p w14:paraId="185AD793" w14:textId="77777777" w:rsidR="00742FD1" w:rsidRPr="00AE232F" w:rsidRDefault="00742FD1" w:rsidP="00906FA0">
            <w:pPr>
              <w:cnfStyle w:val="100000000000" w:firstRow="1" w:lastRow="0" w:firstColumn="0" w:lastColumn="0" w:oddVBand="0" w:evenVBand="0" w:oddHBand="0" w:evenHBand="0" w:firstRowFirstColumn="0" w:firstRowLastColumn="0" w:lastRowFirstColumn="0" w:lastRowLastColumn="0"/>
              <w:rPr>
                <w:rFonts w:eastAsiaTheme="minorEastAsia"/>
                <w:b w:val="0"/>
                <w:bCs w:val="0"/>
              </w:rPr>
            </w:pPr>
            <m:oMathPara>
              <m:oMath>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p</m:t>
                        </m:r>
                      </m:e>
                    </m:acc>
                  </m:e>
                  <m:sub>
                    <m:r>
                      <m:rPr>
                        <m:sty m:val="bi"/>
                      </m:rPr>
                      <w:rPr>
                        <w:rFonts w:ascii="Cambria Math" w:hAnsi="Cambria Math"/>
                      </w:rPr>
                      <m:t>before</m:t>
                    </m:r>
                  </m:sub>
                </m:sSub>
                <m:r>
                  <m:rPr>
                    <m:sty m:val="bi"/>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p</m:t>
                        </m:r>
                      </m:e>
                    </m:acc>
                  </m:e>
                  <m:sub>
                    <m:r>
                      <m:rPr>
                        <m:sty m:val="bi"/>
                      </m:rPr>
                      <w:rPr>
                        <w:rFonts w:ascii="Cambria Math" w:hAnsi="Cambria Math"/>
                      </w:rPr>
                      <m:t>after</m:t>
                    </m:r>
                  </m:sub>
                </m:sSub>
              </m:oMath>
            </m:oMathPara>
          </w:p>
          <w:p w14:paraId="79FC3F8E" w14:textId="42AA3FB5" w:rsidR="00AE232F" w:rsidRDefault="00AE232F" w:rsidP="00906FA0">
            <w:pPr>
              <w:cnfStyle w:val="100000000000" w:firstRow="1" w:lastRow="0" w:firstColumn="0" w:lastColumn="0" w:oddVBand="0" w:evenVBand="0" w:oddHBand="0" w:evenHBand="0" w:firstRowFirstColumn="0" w:firstRowLastColumn="0" w:lastRowFirstColumn="0" w:lastRowLastColumn="0"/>
              <w:rPr>
                <w:rFonts w:eastAsiaTheme="minorEastAsia"/>
              </w:rPr>
            </w:pPr>
          </w:p>
        </w:tc>
        <w:tc>
          <w:tcPr>
            <w:tcW w:w="657" w:type="dxa"/>
          </w:tcPr>
          <w:p w14:paraId="5D1F1BCD" w14:textId="11FF2922" w:rsidR="00742FD1" w:rsidRPr="00742FD1" w:rsidRDefault="00742FD1" w:rsidP="00906FA0">
            <w:pPr>
              <w:cnfStyle w:val="100000000000" w:firstRow="1" w:lastRow="0" w:firstColumn="0" w:lastColumn="0" w:oddVBand="0" w:evenVBand="0" w:oddHBand="0" w:evenHBand="0" w:firstRowFirstColumn="0" w:firstRowLastColumn="0" w:lastRowFirstColumn="0" w:lastRowLastColumn="0"/>
              <w:rPr>
                <w:rFonts w:eastAsiaTheme="minorEastAsia"/>
                <w:b w:val="0"/>
              </w:rPr>
            </w:pPr>
            <w:r w:rsidRPr="00742FD1">
              <w:rPr>
                <w:rFonts w:eastAsiaTheme="minorEastAsia"/>
                <w:b w:val="0"/>
              </w:rPr>
              <w:t>(</w:t>
            </w:r>
            <w:r w:rsidRPr="00742FD1">
              <w:fldChar w:fldCharType="begin"/>
            </w:r>
            <w:r w:rsidRPr="00742FD1">
              <w:rPr>
                <w:rFonts w:eastAsiaTheme="minorEastAsia"/>
                <w:b w:val="0"/>
              </w:rPr>
              <w:instrText xml:space="preserve"> SEQ Eq \* MERGEFORMAT </w:instrText>
            </w:r>
            <w:r w:rsidRPr="00742FD1">
              <w:fldChar w:fldCharType="separate"/>
            </w:r>
            <w:r w:rsidR="00CD69C7">
              <w:rPr>
                <w:rFonts w:eastAsiaTheme="minorEastAsia"/>
                <w:b w:val="0"/>
                <w:noProof/>
              </w:rPr>
              <w:t>1</w:t>
            </w:r>
            <w:r w:rsidRPr="00742FD1">
              <w:fldChar w:fldCharType="end"/>
            </w:r>
            <w:r w:rsidRPr="00742FD1">
              <w:rPr>
                <w:rFonts w:eastAsiaTheme="minorEastAsia"/>
                <w:b w:val="0"/>
              </w:rPr>
              <w:t>)</w:t>
            </w:r>
          </w:p>
        </w:tc>
      </w:tr>
    </w:tbl>
    <w:p w14:paraId="6A926679" w14:textId="686E91A0" w:rsidR="00742FD1" w:rsidRDefault="00742FD1" w:rsidP="00C12870">
      <w:pPr>
        <w:jc w:val="both"/>
        <w:rPr>
          <w:rFonts w:eastAsiaTheme="minorEastAsia"/>
        </w:rPr>
      </w:pPr>
      <w:r>
        <w:rPr>
          <w:rFonts w:eastAsiaTheme="minorEastAsia"/>
        </w:rPr>
        <w:t xml:space="preserve">Where in each cas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p</m:t>
                </m:r>
              </m:e>
            </m:acc>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m:t>
            </m:r>
          </m:sub>
        </m:sSub>
      </m:oMath>
      <w:r w:rsidR="00B543E9">
        <w:rPr>
          <w:rFonts w:eastAsiaTheme="minorEastAsia"/>
        </w:rPr>
        <w:t xml:space="preserve"> is defined as the momentum of a single body. Momentum is a vector </w:t>
      </w:r>
      <w:r w:rsidR="00C12870">
        <w:rPr>
          <w:rFonts w:eastAsiaTheme="minorEastAsia"/>
        </w:rPr>
        <w:t>quantity, meaning that it has a direction. This is very useful when considering multi-dimensional collisions because it means th</w:t>
      </w:r>
      <w:r w:rsidR="004C4984">
        <w:rPr>
          <w:rFonts w:eastAsiaTheme="minorEastAsia"/>
        </w:rPr>
        <w:t xml:space="preserve">at, without loss of generality, each dimension can be isolated and evaluated on its own. </w:t>
      </w:r>
    </w:p>
    <w:p w14:paraId="15103BE4" w14:textId="3852F741" w:rsidR="00742FD1" w:rsidRDefault="00742FD1" w:rsidP="00CE3923">
      <w:pPr>
        <w:rPr>
          <w:rFonts w:eastAsiaTheme="minorEastAsia"/>
        </w:rPr>
      </w:pPr>
      <w:r>
        <w:rPr>
          <w:rFonts w:eastAsiaTheme="minorEastAsia"/>
        </w:rPr>
        <w:t>By conservation of kinetic energy:</w:t>
      </w:r>
    </w:p>
    <w:tbl>
      <w:tblPr>
        <w:tblStyle w:val="PlainTable4"/>
        <w:tblW w:w="0" w:type="auto"/>
        <w:tblLook w:val="04A0" w:firstRow="1" w:lastRow="0" w:firstColumn="1" w:lastColumn="0" w:noHBand="0" w:noVBand="1"/>
      </w:tblPr>
      <w:tblGrid>
        <w:gridCol w:w="704"/>
        <w:gridCol w:w="7655"/>
        <w:gridCol w:w="657"/>
      </w:tblGrid>
      <w:tr w:rsidR="00742FD1" w14:paraId="59855D8B" w14:textId="77777777" w:rsidTr="00742F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49C79CA" w14:textId="77777777" w:rsidR="00742FD1" w:rsidRDefault="00742FD1" w:rsidP="00906FA0">
            <w:pPr>
              <w:rPr>
                <w:rFonts w:eastAsiaTheme="minorEastAsia"/>
              </w:rPr>
            </w:pPr>
          </w:p>
        </w:tc>
        <w:tc>
          <w:tcPr>
            <w:tcW w:w="7655" w:type="dxa"/>
          </w:tcPr>
          <w:p w14:paraId="1192AAAC" w14:textId="77777777" w:rsidR="00742FD1" w:rsidRPr="00AE232F" w:rsidRDefault="00742FD1" w:rsidP="00906FA0">
            <w:pPr>
              <w:cnfStyle w:val="100000000000" w:firstRow="1" w:lastRow="0" w:firstColumn="0" w:lastColumn="0" w:oddVBand="0" w:evenVBand="0" w:oddHBand="0" w:evenHBand="0" w:firstRowFirstColumn="0" w:firstRowLastColumn="0" w:lastRowFirstColumn="0" w:lastRowLastColumn="0"/>
              <w:rPr>
                <w:rFonts w:eastAsiaTheme="minorEastAsia"/>
                <w:b w:val="0"/>
                <w:bCs w:val="0"/>
              </w:rPr>
            </w:pPr>
            <m:oMathPara>
              <m:oMath>
                <m:r>
                  <m:rPr>
                    <m:sty m:val="bi"/>
                  </m:rP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k</m:t>
                        </m:r>
                      </m:sub>
                    </m:sSub>
                  </m:e>
                  <m:sub>
                    <m:r>
                      <m:rPr>
                        <m:sty m:val="bi"/>
                      </m:rPr>
                      <w:rPr>
                        <w:rFonts w:ascii="Cambria Math" w:hAnsi="Cambria Math"/>
                      </w:rPr>
                      <m:t>before</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E</m:t>
                    </m:r>
                  </m:e>
                  <m:sub>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after</m:t>
                        </m:r>
                      </m:sub>
                    </m:sSub>
                  </m:sub>
                </m:sSub>
              </m:oMath>
            </m:oMathPara>
          </w:p>
          <w:p w14:paraId="01F8E65F" w14:textId="6D8E9262" w:rsidR="00AE232F" w:rsidRDefault="00AE232F" w:rsidP="00906FA0">
            <w:pPr>
              <w:cnfStyle w:val="100000000000" w:firstRow="1" w:lastRow="0" w:firstColumn="0" w:lastColumn="0" w:oddVBand="0" w:evenVBand="0" w:oddHBand="0" w:evenHBand="0" w:firstRowFirstColumn="0" w:firstRowLastColumn="0" w:lastRowFirstColumn="0" w:lastRowLastColumn="0"/>
              <w:rPr>
                <w:rFonts w:eastAsiaTheme="minorEastAsia"/>
              </w:rPr>
            </w:pPr>
          </w:p>
        </w:tc>
        <w:tc>
          <w:tcPr>
            <w:tcW w:w="657" w:type="dxa"/>
          </w:tcPr>
          <w:p w14:paraId="44AA6F87" w14:textId="30AECC2D" w:rsidR="00AE232F" w:rsidRPr="00AE232F" w:rsidRDefault="00742FD1" w:rsidP="00906FA0">
            <w:pPr>
              <w:cnfStyle w:val="100000000000" w:firstRow="1" w:lastRow="0" w:firstColumn="0" w:lastColumn="0" w:oddVBand="0" w:evenVBand="0" w:oddHBand="0" w:evenHBand="0" w:firstRowFirstColumn="0" w:firstRowLastColumn="0" w:lastRowFirstColumn="0" w:lastRowLastColumn="0"/>
              <w:rPr>
                <w:rFonts w:eastAsiaTheme="minorEastAsia"/>
                <w:bCs w:val="0"/>
              </w:rPr>
            </w:pPr>
            <w:r w:rsidRPr="00742FD1">
              <w:rPr>
                <w:rFonts w:eastAsiaTheme="minorEastAsia"/>
                <w:b w:val="0"/>
              </w:rPr>
              <w:t>(</w:t>
            </w:r>
            <w:r w:rsidRPr="00742FD1">
              <w:fldChar w:fldCharType="begin"/>
            </w:r>
            <w:r w:rsidRPr="00742FD1">
              <w:rPr>
                <w:rFonts w:eastAsiaTheme="minorEastAsia"/>
                <w:b w:val="0"/>
              </w:rPr>
              <w:instrText xml:space="preserve"> SEQ Eq \* MERGEFORMAT </w:instrText>
            </w:r>
            <w:r w:rsidRPr="00742FD1">
              <w:fldChar w:fldCharType="separate"/>
            </w:r>
            <w:r w:rsidR="00CD69C7">
              <w:rPr>
                <w:rFonts w:eastAsiaTheme="minorEastAsia"/>
                <w:b w:val="0"/>
                <w:noProof/>
              </w:rPr>
              <w:t>2</w:t>
            </w:r>
            <w:r w:rsidRPr="00742FD1">
              <w:fldChar w:fldCharType="end"/>
            </w:r>
            <w:r w:rsidRPr="00742FD1">
              <w:rPr>
                <w:rFonts w:eastAsiaTheme="minorEastAsia"/>
                <w:b w:val="0"/>
              </w:rPr>
              <w:t>)</w:t>
            </w:r>
          </w:p>
        </w:tc>
      </w:tr>
    </w:tbl>
    <w:p w14:paraId="4437C1F0" w14:textId="70108DDE" w:rsidR="00B543E9" w:rsidRPr="002368B6" w:rsidRDefault="00742FD1" w:rsidP="00B543E9">
      <w:pPr>
        <w:jc w:val="both"/>
        <w:rPr>
          <w:rFonts w:eastAsiaTheme="minorEastAsia"/>
        </w:rPr>
      </w:pPr>
      <w:r>
        <w:rPr>
          <w:rFonts w:eastAsiaTheme="minorEastAsia"/>
        </w:rPr>
        <w:t xml:space="preserve">Where in each case,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m:t>
                </m:r>
              </m:sub>
            </m:sSub>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i</m:t>
            </m:r>
          </m:sub>
          <m:sup>
            <m:r>
              <w:rPr>
                <w:rFonts w:ascii="Cambria Math" w:eastAsiaTheme="minorEastAsia" w:hAnsi="Cambria Math"/>
              </w:rPr>
              <m:t>2</m:t>
            </m:r>
          </m:sup>
        </m:sSubSup>
      </m:oMath>
      <w:r w:rsidR="006A08A0">
        <w:rPr>
          <w:rFonts w:eastAsiaTheme="minorEastAsia"/>
        </w:rPr>
        <w:t xml:space="preserve"> is defined as the kinetic energy of a single body. Contrast to momentum, kinetic energy is a scalar quantity that is always positive (or zero). This means that for multi-dimensional problems, the kinetic energy cannot be easily broken down into different single dimensional problems unlike momentum. </w:t>
      </w:r>
    </w:p>
    <w:p w14:paraId="4E76F23C" w14:textId="4C526669" w:rsidR="00B543E9" w:rsidRDefault="002368B6" w:rsidP="002368B6">
      <w:pPr>
        <w:jc w:val="both"/>
        <w:rPr>
          <w:rFonts w:eastAsiaTheme="minorEastAsia"/>
        </w:rPr>
      </w:pPr>
      <w:r>
        <w:rPr>
          <w:rFonts w:eastAsiaTheme="minorEastAsia"/>
        </w:rPr>
        <w:t>Another conserved quantity that is actively present and majorly responsible for the effects of spin on billiard balls</w:t>
      </w:r>
      <w:r w:rsidR="000C088F">
        <w:rPr>
          <w:rFonts w:eastAsiaTheme="minorEastAsia"/>
        </w:rPr>
        <w:t xml:space="preserve"> (in real life)</w:t>
      </w:r>
      <w:r>
        <w:rPr>
          <w:rFonts w:eastAsiaTheme="minorEastAsia"/>
        </w:rPr>
        <w:t xml:space="preserve"> is the concept of angular momentum. </w:t>
      </w:r>
      <w:r w:rsidR="00C11307">
        <w:rPr>
          <w:rFonts w:eastAsiaTheme="minorEastAsia"/>
        </w:rPr>
        <w:t>In all isolated systems, the magnitude and direction of angular momentum should stay constant. This means that before and after a collision, there would have to be the same angular momentum in order to abide by conservation laws</w:t>
      </w:r>
      <w:r w:rsidR="00C11307">
        <w:rPr>
          <w:rFonts w:eastAsiaTheme="minorEastAsia"/>
        </w:rPr>
        <w:fldChar w:fldCharType="begin"/>
      </w:r>
      <w:r w:rsidR="00C11307">
        <w:rPr>
          <w:rFonts w:eastAsiaTheme="minorEastAsia"/>
        </w:rPr>
        <w:instrText xml:space="preserve"> ADDIN EN.CITE &lt;EndNote&gt;&lt;Cite&gt;&lt;Author&gt;Nave&lt;/Author&gt;&lt;Year&gt;2001&lt;/Year&gt;&lt;RecNum&gt;14&lt;/RecNum&gt;&lt;DisplayText&gt;[6]&lt;/DisplayText&gt;&lt;record&gt;&lt;rec-number&gt;14&lt;/rec-number&gt;&lt;foreign-keys&gt;&lt;key app="EN" db-id="v505dppp3d0ssaefz9m5psxgt5e2wzt2a5aw" timestamp="1559056743"&gt;14&lt;/key&gt;&lt;/foreign-keys&gt;&lt;ref-type name="Web Page"&gt;12&lt;/ref-type&gt;&lt;contributors&gt;&lt;authors&gt;&lt;author&gt;Carl R. Nave&lt;/author&gt;&lt;/authors&gt;&lt;/contributors&gt;&lt;titles&gt;&lt;title&gt;Conservation Laws&lt;/title&gt;&lt;/titles&gt;&lt;volume&gt;2019&lt;/volume&gt;&lt;number&gt;28/05/19&lt;/number&gt;&lt;dates&gt;&lt;year&gt;2001&lt;/year&gt;&lt;/dates&gt;&lt;publisher&gt;HyperPhysics&lt;/publisher&gt;&lt;urls&gt;&lt;related-urls&gt;&lt;url&gt;http://hyperphysics.phy-astr.gsu.edu/hbase/conser.html#conamo&lt;/url&gt;&lt;/related-urls&gt;&lt;/urls&gt;&lt;/record&gt;&lt;/Cite&gt;&lt;/EndNote&gt;</w:instrText>
      </w:r>
      <w:r w:rsidR="00C11307">
        <w:rPr>
          <w:rFonts w:eastAsiaTheme="minorEastAsia"/>
        </w:rPr>
        <w:fldChar w:fldCharType="separate"/>
      </w:r>
      <w:r w:rsidR="00C11307">
        <w:rPr>
          <w:rFonts w:eastAsiaTheme="minorEastAsia"/>
          <w:noProof/>
        </w:rPr>
        <w:t>[6]</w:t>
      </w:r>
      <w:r w:rsidR="00C11307">
        <w:rPr>
          <w:rFonts w:eastAsiaTheme="minorEastAsia"/>
        </w:rPr>
        <w:fldChar w:fldCharType="end"/>
      </w:r>
      <w:r w:rsidR="00C11307">
        <w:rPr>
          <w:rFonts w:eastAsiaTheme="minorEastAsia"/>
        </w:rPr>
        <w:t xml:space="preserve">. For the purpose of this program, angular momentum is not considered and is assumed to be zero. </w:t>
      </w:r>
    </w:p>
    <w:p w14:paraId="7430F0CF" w14:textId="77777777" w:rsidR="00AE232F" w:rsidRDefault="00AE232F" w:rsidP="002368B6">
      <w:pPr>
        <w:jc w:val="both"/>
        <w:rPr>
          <w:rFonts w:eastAsiaTheme="minorEastAsia"/>
        </w:rPr>
      </w:pPr>
    </w:p>
    <w:p w14:paraId="4D63BA8D" w14:textId="75049136" w:rsidR="00F30F0F" w:rsidRDefault="00466482" w:rsidP="000C586E">
      <w:pPr>
        <w:pStyle w:val="Heading4"/>
        <w:rPr>
          <w:rStyle w:val="IntenseEmphasis"/>
          <w:i/>
          <w:iCs/>
          <w:color w:val="2F5496" w:themeColor="accent1" w:themeShade="BF"/>
        </w:rPr>
      </w:pPr>
      <w:r>
        <w:rPr>
          <w:rStyle w:val="IntenseEmphasis"/>
          <w:i/>
          <w:iCs/>
          <w:color w:val="2F5496" w:themeColor="accent1" w:themeShade="BF"/>
        </w:rPr>
        <w:t>Two (</w:t>
      </w:r>
      <w:r w:rsidR="00F30F0F">
        <w:rPr>
          <w:rStyle w:val="IntenseEmphasis"/>
          <w:i/>
          <w:iCs/>
          <w:color w:val="2F5496" w:themeColor="accent1" w:themeShade="BF"/>
        </w:rPr>
        <w:t xml:space="preserve">multi) </w:t>
      </w:r>
      <w:r>
        <w:rPr>
          <w:rStyle w:val="IntenseEmphasis"/>
          <w:i/>
          <w:iCs/>
          <w:color w:val="2F5496" w:themeColor="accent1" w:themeShade="BF"/>
        </w:rPr>
        <w:t>B</w:t>
      </w:r>
      <w:r w:rsidR="00194347" w:rsidRPr="000C1B04">
        <w:rPr>
          <w:rStyle w:val="IntenseEmphasis"/>
          <w:i/>
          <w:iCs/>
          <w:color w:val="2F5496" w:themeColor="accent1" w:themeShade="BF"/>
        </w:rPr>
        <w:t>odied</w:t>
      </w:r>
      <w:r w:rsidR="002E5B13" w:rsidRPr="000C1B04">
        <w:rPr>
          <w:rStyle w:val="IntenseEmphasis"/>
          <w:i/>
          <w:iCs/>
          <w:color w:val="2F5496" w:themeColor="accent1" w:themeShade="BF"/>
        </w:rPr>
        <w:t xml:space="preserve"> </w:t>
      </w:r>
      <w:r>
        <w:rPr>
          <w:rStyle w:val="IntenseEmphasis"/>
          <w:i/>
          <w:iCs/>
          <w:color w:val="2F5496" w:themeColor="accent1" w:themeShade="BF"/>
        </w:rPr>
        <w:t>C</w:t>
      </w:r>
      <w:r w:rsidR="002E5B13" w:rsidRPr="000C1B04">
        <w:rPr>
          <w:rStyle w:val="IntenseEmphasis"/>
          <w:i/>
          <w:iCs/>
          <w:color w:val="2F5496" w:themeColor="accent1" w:themeShade="BF"/>
        </w:rPr>
        <w:t>ollision</w:t>
      </w:r>
      <w:r>
        <w:rPr>
          <w:rStyle w:val="IntenseEmphasis"/>
          <w:i/>
          <w:iCs/>
          <w:color w:val="2F5496" w:themeColor="accent1" w:themeShade="BF"/>
        </w:rPr>
        <w:t>s</w:t>
      </w:r>
    </w:p>
    <w:p w14:paraId="6B106938" w14:textId="0869E476" w:rsidR="00AE232F" w:rsidRDefault="000C586E" w:rsidP="00313951">
      <w:pPr>
        <w:jc w:val="both"/>
      </w:pPr>
      <w:r>
        <w:t xml:space="preserve">The idea behind multi bodied-multi-dimensional collisions is to use the </w:t>
      </w:r>
      <w:r w:rsidR="00676B10">
        <w:t>information supplied to try and reduce the problem down to essentially a two (or where possible, one) bodied</w:t>
      </w:r>
      <w:r w:rsidR="00313951">
        <w:t xml:space="preserve">, single dimensional collision. </w:t>
      </w:r>
      <w:r w:rsidR="000D32A2">
        <w:t xml:space="preserve">By doing so, allows </w:t>
      </w:r>
      <w:r w:rsidR="009F39F5">
        <w:t>the solving of</w:t>
      </w:r>
      <w:r w:rsidR="00A03746">
        <w:t xml:space="preserve"> each dimension first before being able to </w:t>
      </w:r>
      <w:r w:rsidR="00304B1C">
        <w:t xml:space="preserve">superimpose the results back together to </w:t>
      </w:r>
      <w:r w:rsidR="009F39F5">
        <w:t xml:space="preserve">the original </w:t>
      </w:r>
      <w:r w:rsidR="00304B1C">
        <w:t>two-dimensional form.</w:t>
      </w:r>
      <w:r w:rsidR="00B543E9">
        <w:t xml:space="preserve"> A prime example of this is the following derivation that is used in the simulation. </w:t>
      </w:r>
    </w:p>
    <w:p w14:paraId="15DED2DC" w14:textId="77777777" w:rsidR="00AE232F" w:rsidRDefault="00AE232F" w:rsidP="00313951">
      <w:pPr>
        <w:jc w:val="both"/>
      </w:pPr>
    </w:p>
    <w:p w14:paraId="096634B0" w14:textId="4A146EEB" w:rsidR="00BF7DF4" w:rsidRPr="000C586E" w:rsidRDefault="00BF7DF4" w:rsidP="00BF7DF4">
      <w:pPr>
        <w:pStyle w:val="Heading4"/>
      </w:pPr>
      <w:r>
        <w:t>Derivation of Velocit</w:t>
      </w:r>
      <w:r w:rsidR="00271DE3">
        <w:t>ies after a Two Ball, Two-Dimensional Collision</w:t>
      </w:r>
    </w:p>
    <w:p w14:paraId="16CED296" w14:textId="5A7BCF3C" w:rsidR="00752A2D" w:rsidRPr="00752A2D" w:rsidRDefault="00752A2D" w:rsidP="00F01153">
      <w:pPr>
        <w:jc w:val="both"/>
      </w:pPr>
      <w:r>
        <w:t xml:space="preserve">This </w:t>
      </w:r>
      <w:r w:rsidR="001E05B1">
        <w:t>has been</w:t>
      </w:r>
      <w:r>
        <w:t xml:space="preserve"> by far the hardest part to the program, determining an equation </w:t>
      </w:r>
      <w:r w:rsidR="00F01153">
        <w:t>for the velocities of the balls after the collision such that all conservation laws were satisfied.</w:t>
      </w:r>
      <w:r w:rsidR="00906FA0">
        <w:t xml:space="preserve"> </w:t>
      </w:r>
      <w:r w:rsidR="00D01BB0">
        <w:t xml:space="preserve">This algorithm, first and foremost, had to work the way that it was intended to work, whilst also maintaining that the laws associated with an elastic collision be present and lingering in the background. The laws of conservation of momentum and kinetic energy </w:t>
      </w:r>
      <w:r w:rsidR="00F5192A">
        <w:t xml:space="preserve">are the main physical concepts that had to be addressed in order </w:t>
      </w:r>
      <w:r w:rsidR="00D01BB0">
        <w:t xml:space="preserve">to formulate such equations. </w:t>
      </w:r>
      <w:r w:rsidR="00906FA0">
        <w:t xml:space="preserve">The process of deriving the equations begins with the below diagram. </w:t>
      </w:r>
    </w:p>
    <w:p w14:paraId="0B8C2F62" w14:textId="2FFC42F2" w:rsidR="00752A2D" w:rsidRDefault="00752A2D" w:rsidP="00752A2D"/>
    <w:p w14:paraId="354FB2EA" w14:textId="107835EE" w:rsidR="002E5B13" w:rsidRDefault="00AE232F" w:rsidP="00752A2D">
      <w:r>
        <w:rPr>
          <w:noProof/>
        </w:rPr>
        <w:lastRenderedPageBreak/>
        <mc:AlternateContent>
          <mc:Choice Requires="wpc">
            <w:drawing>
              <wp:anchor distT="0" distB="0" distL="114300" distR="114300" simplePos="0" relativeHeight="251657216" behindDoc="1" locked="0" layoutInCell="1" allowOverlap="1" wp14:anchorId="4D4DE1F2" wp14:editId="448BA744">
                <wp:simplePos x="0" y="0"/>
                <wp:positionH relativeFrom="margin">
                  <wp:align>center</wp:align>
                </wp:positionH>
                <wp:positionV relativeFrom="paragraph">
                  <wp:posOffset>-3175</wp:posOffset>
                </wp:positionV>
                <wp:extent cx="2181324" cy="1864995"/>
                <wp:effectExtent l="0" t="0" r="28575" b="1905"/>
                <wp:wrapNone/>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Oval 2"/>
                        <wps:cNvSpPr/>
                        <wps:spPr>
                          <a:xfrm>
                            <a:off x="36536" y="492411"/>
                            <a:ext cx="1080000" cy="108000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1102361" y="291411"/>
                            <a:ext cx="1079500" cy="1079500"/>
                          </a:xfrm>
                          <a:prstGeom prst="ellipse">
                            <a:avLst/>
                          </a:prstGeom>
                          <a:noFill/>
                          <a:ln w="19050">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Straight Arrow Connector 4"/>
                        <wps:cNvCnPr>
                          <a:stCxn id="16" idx="1"/>
                        </wps:cNvCnPr>
                        <wps:spPr>
                          <a:xfrm flipH="1" flipV="1">
                            <a:off x="771438" y="277154"/>
                            <a:ext cx="862762" cy="53099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wps:cNvCnPr>
                          <a:stCxn id="15" idx="1"/>
                        </wps:cNvCnPr>
                        <wps:spPr>
                          <a:xfrm>
                            <a:off x="566771" y="1003351"/>
                            <a:ext cx="449894" cy="7351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Text Box 6"/>
                        <wps:cNvSpPr txBox="1"/>
                        <wps:spPr>
                          <a:xfrm>
                            <a:off x="597576" y="1590593"/>
                            <a:ext cx="422843" cy="274849"/>
                          </a:xfrm>
                          <a:prstGeom prst="rect">
                            <a:avLst/>
                          </a:prstGeom>
                          <a:noFill/>
                          <a:ln w="6350">
                            <a:noFill/>
                          </a:ln>
                        </wps:spPr>
                        <wps:txbx>
                          <w:txbxContent>
                            <w:p w14:paraId="3A4B45AA" w14:textId="51DDDC28" w:rsidR="0034280C" w:rsidRDefault="0090226F">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6"/>
                        <wps:cNvSpPr txBox="1"/>
                        <wps:spPr>
                          <a:xfrm>
                            <a:off x="730005" y="36934"/>
                            <a:ext cx="422275" cy="274320"/>
                          </a:xfrm>
                          <a:prstGeom prst="rect">
                            <a:avLst/>
                          </a:prstGeom>
                          <a:noFill/>
                          <a:ln w="6350">
                            <a:noFill/>
                          </a:ln>
                        </wps:spPr>
                        <wps:txbx>
                          <w:txbxContent>
                            <w:p w14:paraId="1EED169A" w14:textId="680599A4" w:rsidR="0034280C" w:rsidRDefault="0090226F" w:rsidP="002E5B13">
                              <w:pPr>
                                <w:spacing w:line="256" w:lineRule="auto"/>
                                <w:rPr>
                                  <w:sz w:val="24"/>
                                  <w:szCs w:val="24"/>
                                </w:rPr>
                              </w:pPr>
                              <m:oMathPara>
                                <m:oMathParaPr>
                                  <m:jc m:val="centerGroup"/>
                                </m:oMathParaPr>
                                <m:oMath>
                                  <m:sSub>
                                    <m:sSubPr>
                                      <m:ctrlPr>
                                        <w:rPr>
                                          <w:rFonts w:ascii="Cambria Math" w:eastAsia="Calibri" w:hAnsi="Cambria Math"/>
                                          <w:i/>
                                          <w:iCs/>
                                        </w:rPr>
                                      </m:ctrlPr>
                                    </m:sSubPr>
                                    <m:e>
                                      <m:acc>
                                        <m:accPr>
                                          <m:chr m:val="⃗"/>
                                          <m:ctrlPr>
                                            <w:rPr>
                                              <w:rFonts w:ascii="Cambria Math" w:eastAsia="Calibri" w:hAnsi="Cambria Math"/>
                                              <w:i/>
                                              <w:iCs/>
                                            </w:rPr>
                                          </m:ctrlPr>
                                        </m:accPr>
                                        <m:e>
                                          <m:r>
                                            <w:rPr>
                                              <w:rFonts w:ascii="Cambria Math" w:eastAsia="Calibri" w:hAnsi="Cambria Math"/>
                                            </w:rPr>
                                            <m:t>v</m:t>
                                          </m:r>
                                        </m:e>
                                      </m:acc>
                                    </m:e>
                                    <m:sub>
                                      <m:r>
                                        <w:rPr>
                                          <w:rFonts w:ascii="Cambria Math" w:eastAsia="Calibri" w:hAnsi="Cambria Math"/>
                                        </w:rPr>
                                        <m:t>2</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 name="Text Box 6"/>
                        <wps:cNvSpPr txBox="1"/>
                        <wps:spPr>
                          <a:xfrm>
                            <a:off x="233040" y="845256"/>
                            <a:ext cx="289271" cy="271995"/>
                          </a:xfrm>
                          <a:prstGeom prst="rect">
                            <a:avLst/>
                          </a:prstGeom>
                          <a:noFill/>
                          <a:ln w="6350">
                            <a:noFill/>
                          </a:ln>
                        </wps:spPr>
                        <wps:txbx>
                          <w:txbxContent>
                            <w:p w14:paraId="66AB46B3" w14:textId="4E6CA1D3" w:rsidR="0034280C" w:rsidRDefault="0090226F" w:rsidP="002E5B13">
                              <w:pPr>
                                <w:spacing w:line="256" w:lineRule="auto"/>
                                <w:rPr>
                                  <w:sz w:val="24"/>
                                  <w:szCs w:val="24"/>
                                </w:rPr>
                              </w:pPr>
                              <m:oMathPara>
                                <m:oMathParaPr>
                                  <m:jc m:val="centerGroup"/>
                                </m:oMathParaPr>
                                <m:oMath>
                                  <m:sSub>
                                    <m:sSubPr>
                                      <m:ctrlPr>
                                        <w:rPr>
                                          <w:rFonts w:ascii="Cambria Math" w:eastAsia="Calibri" w:hAnsi="Cambria Math"/>
                                          <w:i/>
                                          <w:iCs/>
                                        </w:rPr>
                                      </m:ctrlPr>
                                    </m:sSubPr>
                                    <m:e>
                                      <m:acc>
                                        <m:accPr>
                                          <m:chr m:val="⃗"/>
                                          <m:ctrlPr>
                                            <w:rPr>
                                              <w:rFonts w:ascii="Cambria Math" w:eastAsia="Calibri" w:hAnsi="Cambria Math"/>
                                              <w:i/>
                                              <w:iCs/>
                                            </w:rPr>
                                          </m:ctrlPr>
                                        </m:accPr>
                                        <m:e>
                                          <m:r>
                                            <w:rPr>
                                              <w:rFonts w:ascii="Cambria Math" w:eastAsia="Calibri" w:hAnsi="Cambria Math"/>
                                            </w:rPr>
                                            <m:t>r</m:t>
                                          </m:r>
                                        </m:e>
                                      </m:acc>
                                    </m:e>
                                    <m:sub>
                                      <m:r>
                                        <w:rPr>
                                          <w:rFonts w:ascii="Cambria Math" w:eastAsia="Calibri" w:hAnsi="Cambria Math"/>
                                        </w:rPr>
                                        <m:t>1</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Text Box 6"/>
                        <wps:cNvSpPr txBox="1"/>
                        <wps:spPr>
                          <a:xfrm>
                            <a:off x="1659595" y="677441"/>
                            <a:ext cx="320841" cy="274320"/>
                          </a:xfrm>
                          <a:prstGeom prst="rect">
                            <a:avLst/>
                          </a:prstGeom>
                          <a:noFill/>
                          <a:ln w="6350">
                            <a:noFill/>
                          </a:ln>
                        </wps:spPr>
                        <wps:txbx>
                          <w:txbxContent>
                            <w:p w14:paraId="7BEADF3F" w14:textId="70DA510F" w:rsidR="0034280C" w:rsidRDefault="0090226F" w:rsidP="002E5B13">
                              <w:pPr>
                                <w:spacing w:line="256" w:lineRule="auto"/>
                                <w:rPr>
                                  <w:sz w:val="24"/>
                                  <w:szCs w:val="24"/>
                                </w:rPr>
                              </w:pPr>
                              <m:oMathPara>
                                <m:oMathParaPr>
                                  <m:jc m:val="centerGroup"/>
                                </m:oMathParaPr>
                                <m:oMath>
                                  <m:sSub>
                                    <m:sSubPr>
                                      <m:ctrlPr>
                                        <w:rPr>
                                          <w:rFonts w:ascii="Cambria Math" w:eastAsia="Calibri" w:hAnsi="Cambria Math"/>
                                          <w:i/>
                                          <w:iCs/>
                                        </w:rPr>
                                      </m:ctrlPr>
                                    </m:sSubPr>
                                    <m:e>
                                      <m:acc>
                                        <m:accPr>
                                          <m:chr m:val="⃗"/>
                                          <m:ctrlPr>
                                            <w:rPr>
                                              <w:rFonts w:ascii="Cambria Math" w:eastAsia="Calibri" w:hAnsi="Cambria Math"/>
                                              <w:i/>
                                              <w:iCs/>
                                            </w:rPr>
                                          </m:ctrlPr>
                                        </m:accPr>
                                        <m:e>
                                          <m:r>
                                            <w:rPr>
                                              <w:rFonts w:ascii="Cambria Math" w:eastAsia="Calibri" w:hAnsi="Cambria Math"/>
                                            </w:rPr>
                                            <m:t>r</m:t>
                                          </m:r>
                                        </m:e>
                                      </m:acc>
                                    </m:e>
                                    <m:sub>
                                      <m:r>
                                        <w:rPr>
                                          <w:rFonts w:ascii="Cambria Math" w:eastAsia="Calibri" w:hAnsi="Cambria Math"/>
                                        </w:rPr>
                                        <m:t>2</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 name="Straight Arrow Connector 11"/>
                        <wps:cNvCnPr/>
                        <wps:spPr>
                          <a:xfrm flipV="1">
                            <a:off x="1108222" y="865837"/>
                            <a:ext cx="360000" cy="737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Text Box 6"/>
                        <wps:cNvSpPr txBox="1"/>
                        <wps:spPr>
                          <a:xfrm>
                            <a:off x="1149987" y="906478"/>
                            <a:ext cx="422275" cy="274320"/>
                          </a:xfrm>
                          <a:prstGeom prst="rect">
                            <a:avLst/>
                          </a:prstGeom>
                          <a:noFill/>
                          <a:ln w="6350">
                            <a:noFill/>
                          </a:ln>
                        </wps:spPr>
                        <wps:txbx>
                          <w:txbxContent>
                            <w:p w14:paraId="69B9DE91" w14:textId="4F6E5578" w:rsidR="0034280C" w:rsidRDefault="0090226F" w:rsidP="002E5B13">
                              <w:pPr>
                                <w:spacing w:line="256" w:lineRule="auto"/>
                                <w:rPr>
                                  <w:sz w:val="24"/>
                                  <w:szCs w:val="24"/>
                                </w:rPr>
                              </w:pPr>
                              <m:oMathPara>
                                <m:oMathParaPr>
                                  <m:jc m:val="centerGroup"/>
                                </m:oMathParaPr>
                                <m:oMath>
                                  <m:acc>
                                    <m:accPr>
                                      <m:ctrlPr>
                                        <w:rPr>
                                          <w:rFonts w:ascii="Cambria Math" w:hAnsi="Cambria Math"/>
                                          <w:i/>
                                          <w:sz w:val="24"/>
                                          <w:szCs w:val="24"/>
                                        </w:rPr>
                                      </m:ctrlPr>
                                    </m:accPr>
                                    <m:e>
                                      <m:r>
                                        <w:rPr>
                                          <w:rFonts w:ascii="Cambria Math" w:hAnsi="Cambria Math"/>
                                          <w:sz w:val="24"/>
                                          <w:szCs w:val="24"/>
                                        </w:rPr>
                                        <m:t>n</m:t>
                                      </m:r>
                                    </m:e>
                                  </m:acc>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flipH="1" flipV="1">
                            <a:off x="1032247" y="582693"/>
                            <a:ext cx="78003"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Text Box 6"/>
                        <wps:cNvSpPr txBox="1"/>
                        <wps:spPr>
                          <a:xfrm>
                            <a:off x="694259" y="704527"/>
                            <a:ext cx="422275" cy="307811"/>
                          </a:xfrm>
                          <a:prstGeom prst="rect">
                            <a:avLst/>
                          </a:prstGeom>
                          <a:noFill/>
                          <a:ln w="6350">
                            <a:noFill/>
                          </a:ln>
                        </wps:spPr>
                        <wps:txbx>
                          <w:txbxContent>
                            <w:p w14:paraId="1F0F8E94" w14:textId="5B15BF01" w:rsidR="0034280C" w:rsidRDefault="0090226F" w:rsidP="00F96A7A">
                              <w:pPr>
                                <w:spacing w:line="256" w:lineRule="auto"/>
                                <w:rPr>
                                  <w:sz w:val="24"/>
                                  <w:szCs w:val="24"/>
                                </w:rPr>
                              </w:pPr>
                              <m:oMathPara>
                                <m:oMathParaPr>
                                  <m:jc m:val="centerGroup"/>
                                </m:oMathParaPr>
                                <m:oMath>
                                  <m:acc>
                                    <m:accPr>
                                      <m:ctrlPr>
                                        <w:rPr>
                                          <w:rFonts w:ascii="Cambria Math" w:hAnsi="Cambria Math"/>
                                          <w:i/>
                                          <w:sz w:val="24"/>
                                          <w:szCs w:val="24"/>
                                        </w:rPr>
                                      </m:ctrlPr>
                                    </m:accPr>
                                    <m:e>
                                      <m:r>
                                        <w:rPr>
                                          <w:rFonts w:ascii="Cambria Math" w:hAnsi="Cambria Math"/>
                                          <w:sz w:val="24"/>
                                          <w:szCs w:val="24"/>
                                        </w:rPr>
                                        <m:t>t</m:t>
                                      </m:r>
                                    </m:e>
                                  </m:acc>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5" name="Oval 15"/>
                        <wps:cNvSpPr/>
                        <wps:spPr>
                          <a:xfrm>
                            <a:off x="561576" y="998121"/>
                            <a:ext cx="36000" cy="360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1629119" y="802980"/>
                            <a:ext cx="35560" cy="3556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4D4DE1F2" id="Canvas 1" o:spid="_x0000_s1049" editas="canvas" style="position:absolute;margin-left:0;margin-top:-.25pt;width:171.75pt;height:146.85pt;z-index:-251659264;mso-position-horizontal:center;mso-position-horizontal-relative:margin;mso-width-relative:margin;mso-height-relative:margin" coordsize="21812,186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">
                <v:shape id="_x0000_s1050" type="#_x0000_t75" style="position:absolute;width:21812;height:18649;visibility:visible;mso-wrap-style:square">
                  <v:fill o:detectmouseclick="t"/>
                  <v:path o:connecttype="none"/>
                </v:shape>
                <v:oval id="Oval 2" o:spid="_x0000_s1051" style="position:absolute;left:365;top:4924;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" filled="f" strokecolor="red" strokeweight="1.5pt">
                  <v:stroke joinstyle="miter"/>
                </v:oval>
                <v:oval id="Oval 3" o:spid="_x0000_s1052" style="position:absolute;left:11023;top:2914;width:10795;height:10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" filled="f" strokecolor="yellow" strokeweight="1.5pt">
                  <v:stroke joinstyle="miter"/>
                </v:oval>
                <v:shapetype id="_x0000_t32" coordsize="21600,21600" o:spt="32" o:oned="t" path="m,l21600,21600e" filled="f">
                  <v:path arrowok="t" fillok="f" o:connecttype="none"/>
                  <o:lock v:ext="edit" shapetype="t"/>
                </v:shapetype>
                <v:shape id="Straight Arrow Connector 4" o:spid="_x0000_s1053" type="#_x0000_t32" style="position:absolute;left:7714;top:2771;width:8628;height:53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" strokecolor="black [3200]" strokeweight=".5pt">
                  <v:stroke endarrow="block" joinstyle="miter"/>
                </v:shape>
                <v:shape id="Straight Arrow Connector 5" o:spid="_x0000_s1054" type="#_x0000_t32" style="position:absolute;left:5667;top:10033;width:4499;height:73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" strokecolor="black [3200]" strokeweight=".5pt">
                  <v:stroke endarrow="block" joinstyle="miter"/>
                </v:shape>
                <v:shape id="Text Box 6" o:spid="_x0000_s1055" type="#_x0000_t202" style="position:absolute;left:5975;top:15905;width:4229;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3A4B45AA" w14:textId="51DDDC28" w:rsidR="0034280C" w:rsidRDefault="0034280C">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1</m:t>
                                </m:r>
                              </m:sub>
                            </m:sSub>
                          </m:oMath>
                        </m:oMathPara>
                      </w:p>
                    </w:txbxContent>
                  </v:textbox>
                </v:shape>
                <v:shape id="Text Box 6" o:spid="_x0000_s1056" type="#_x0000_t202" style="position:absolute;left:7300;top:369;width:4222;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1EED169A" w14:textId="680599A4" w:rsidR="0034280C" w:rsidRDefault="0034280C" w:rsidP="002E5B13">
                        <w:pPr>
                          <w:spacing w:line="256" w:lineRule="auto"/>
                          <w:rPr>
                            <w:sz w:val="24"/>
                            <w:szCs w:val="24"/>
                          </w:rPr>
                        </w:pPr>
                        <m:oMathPara>
                          <m:oMathParaPr>
                            <m:jc m:val="centerGroup"/>
                          </m:oMathParaPr>
                          <m:oMath>
                            <m:sSub>
                              <m:sSubPr>
                                <m:ctrlPr>
                                  <w:rPr>
                                    <w:rFonts w:ascii="Cambria Math" w:eastAsia="Calibri" w:hAnsi="Cambria Math"/>
                                    <w:i/>
                                    <w:iCs/>
                                  </w:rPr>
                                </m:ctrlPr>
                              </m:sSubPr>
                              <m:e>
                                <m:acc>
                                  <m:accPr>
                                    <m:chr m:val="⃗"/>
                                    <m:ctrlPr>
                                      <w:rPr>
                                        <w:rFonts w:ascii="Cambria Math" w:eastAsia="Calibri" w:hAnsi="Cambria Math"/>
                                        <w:i/>
                                        <w:iCs/>
                                      </w:rPr>
                                    </m:ctrlPr>
                                  </m:accPr>
                                  <m:e>
                                    <m:r>
                                      <w:rPr>
                                        <w:rFonts w:ascii="Cambria Math" w:eastAsia="Calibri" w:hAnsi="Cambria Math"/>
                                      </w:rPr>
                                      <m:t>v</m:t>
                                    </m:r>
                                  </m:e>
                                </m:acc>
                              </m:e>
                              <m:sub>
                                <m:r>
                                  <w:rPr>
                                    <w:rFonts w:ascii="Cambria Math" w:eastAsia="Calibri" w:hAnsi="Cambria Math"/>
                                  </w:rPr>
                                  <m:t>2</m:t>
                                </m:r>
                              </m:sub>
                            </m:sSub>
                          </m:oMath>
                        </m:oMathPara>
                      </w:p>
                    </w:txbxContent>
                  </v:textbox>
                </v:shape>
                <v:shape id="Text Box 6" o:spid="_x0000_s1057" type="#_x0000_t202" style="position:absolute;left:2330;top:8452;width:2893;height:2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66AB46B3" w14:textId="4E6CA1D3" w:rsidR="0034280C" w:rsidRDefault="0034280C" w:rsidP="002E5B13">
                        <w:pPr>
                          <w:spacing w:line="256" w:lineRule="auto"/>
                          <w:rPr>
                            <w:sz w:val="24"/>
                            <w:szCs w:val="24"/>
                          </w:rPr>
                        </w:pPr>
                        <m:oMathPara>
                          <m:oMathParaPr>
                            <m:jc m:val="centerGroup"/>
                          </m:oMathParaPr>
                          <m:oMath>
                            <m:sSub>
                              <m:sSubPr>
                                <m:ctrlPr>
                                  <w:rPr>
                                    <w:rFonts w:ascii="Cambria Math" w:eastAsia="Calibri" w:hAnsi="Cambria Math"/>
                                    <w:i/>
                                    <w:iCs/>
                                  </w:rPr>
                                </m:ctrlPr>
                              </m:sSubPr>
                              <m:e>
                                <m:acc>
                                  <m:accPr>
                                    <m:chr m:val="⃗"/>
                                    <m:ctrlPr>
                                      <w:rPr>
                                        <w:rFonts w:ascii="Cambria Math" w:eastAsia="Calibri" w:hAnsi="Cambria Math"/>
                                        <w:i/>
                                        <w:iCs/>
                                      </w:rPr>
                                    </m:ctrlPr>
                                  </m:accPr>
                                  <m:e>
                                    <m:r>
                                      <w:rPr>
                                        <w:rFonts w:ascii="Cambria Math" w:eastAsia="Calibri" w:hAnsi="Cambria Math"/>
                                      </w:rPr>
                                      <m:t>r</m:t>
                                    </m:r>
                                  </m:e>
                                </m:acc>
                              </m:e>
                              <m:sub>
                                <m:r>
                                  <w:rPr>
                                    <w:rFonts w:ascii="Cambria Math" w:eastAsia="Calibri" w:hAnsi="Cambria Math"/>
                                  </w:rPr>
                                  <m:t>1</m:t>
                                </m:r>
                              </m:sub>
                            </m:sSub>
                          </m:oMath>
                        </m:oMathPara>
                      </w:p>
                    </w:txbxContent>
                  </v:textbox>
                </v:shape>
                <v:shape id="Text Box 6" o:spid="_x0000_s1058" type="#_x0000_t202" style="position:absolute;left:16595;top:6774;width:3209;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BEADF3F" w14:textId="70DA510F" w:rsidR="0034280C" w:rsidRDefault="0034280C" w:rsidP="002E5B13">
                        <w:pPr>
                          <w:spacing w:line="256" w:lineRule="auto"/>
                          <w:rPr>
                            <w:sz w:val="24"/>
                            <w:szCs w:val="24"/>
                          </w:rPr>
                        </w:pPr>
                        <m:oMathPara>
                          <m:oMathParaPr>
                            <m:jc m:val="centerGroup"/>
                          </m:oMathParaPr>
                          <m:oMath>
                            <m:sSub>
                              <m:sSubPr>
                                <m:ctrlPr>
                                  <w:rPr>
                                    <w:rFonts w:ascii="Cambria Math" w:eastAsia="Calibri" w:hAnsi="Cambria Math"/>
                                    <w:i/>
                                    <w:iCs/>
                                  </w:rPr>
                                </m:ctrlPr>
                              </m:sSubPr>
                              <m:e>
                                <m:acc>
                                  <m:accPr>
                                    <m:chr m:val="⃗"/>
                                    <m:ctrlPr>
                                      <w:rPr>
                                        <w:rFonts w:ascii="Cambria Math" w:eastAsia="Calibri" w:hAnsi="Cambria Math"/>
                                        <w:i/>
                                        <w:iCs/>
                                      </w:rPr>
                                    </m:ctrlPr>
                                  </m:accPr>
                                  <m:e>
                                    <m:r>
                                      <w:rPr>
                                        <w:rFonts w:ascii="Cambria Math" w:eastAsia="Calibri" w:hAnsi="Cambria Math"/>
                                      </w:rPr>
                                      <m:t>r</m:t>
                                    </m:r>
                                  </m:e>
                                </m:acc>
                              </m:e>
                              <m:sub>
                                <m:r>
                                  <w:rPr>
                                    <w:rFonts w:ascii="Cambria Math" w:eastAsia="Calibri" w:hAnsi="Cambria Math"/>
                                  </w:rPr>
                                  <m:t>2</m:t>
                                </m:r>
                              </m:sub>
                            </m:sSub>
                          </m:oMath>
                        </m:oMathPara>
                      </w:p>
                    </w:txbxContent>
                  </v:textbox>
                </v:shape>
                <v:shape id="Straight Arrow Connector 11" o:spid="_x0000_s1059" type="#_x0000_t32" style="position:absolute;left:11082;top:8658;width:3600;height:7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shape id="Text Box 6" o:spid="_x0000_s1060" type="#_x0000_t202" style="position:absolute;left:11499;top:9064;width:422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69B9DE91" w14:textId="4F6E5578" w:rsidR="0034280C" w:rsidRDefault="0034280C" w:rsidP="002E5B13">
                        <w:pPr>
                          <w:spacing w:line="256" w:lineRule="auto"/>
                          <w:rPr>
                            <w:sz w:val="24"/>
                            <w:szCs w:val="24"/>
                          </w:rPr>
                        </w:pPr>
                        <m:oMathPara>
                          <m:oMathParaPr>
                            <m:jc m:val="centerGroup"/>
                          </m:oMathParaPr>
                          <m:oMath>
                            <m:acc>
                              <m:accPr>
                                <m:ctrlPr>
                                  <w:rPr>
                                    <w:rFonts w:ascii="Cambria Math" w:hAnsi="Cambria Math"/>
                                    <w:i/>
                                    <w:sz w:val="24"/>
                                    <w:szCs w:val="24"/>
                                  </w:rPr>
                                </m:ctrlPr>
                              </m:accPr>
                              <m:e>
                                <m:r>
                                  <w:rPr>
                                    <w:rFonts w:ascii="Cambria Math" w:hAnsi="Cambria Math"/>
                                    <w:sz w:val="24"/>
                                    <w:szCs w:val="24"/>
                                  </w:rPr>
                                  <m:t>n</m:t>
                                </m:r>
                              </m:e>
                            </m:acc>
                          </m:oMath>
                        </m:oMathPara>
                      </w:p>
                    </w:txbxContent>
                  </v:textbox>
                </v:shape>
                <v:shape id="Straight Arrow Connector 13" o:spid="_x0000_s1061" type="#_x0000_t32" style="position:absolute;left:10322;top:5826;width:780;height:360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" strokecolor="black [3200]" strokeweight=".5pt">
                  <v:stroke endarrow="block" joinstyle="miter"/>
                </v:shape>
                <v:shape id="Text Box 6" o:spid="_x0000_s1062" type="#_x0000_t202" style="position:absolute;left:6942;top:7045;width:4223;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1F0F8E94" w14:textId="5B15BF01" w:rsidR="0034280C" w:rsidRDefault="0034280C" w:rsidP="00F96A7A">
                        <w:pPr>
                          <w:spacing w:line="256" w:lineRule="auto"/>
                          <w:rPr>
                            <w:sz w:val="24"/>
                            <w:szCs w:val="24"/>
                          </w:rPr>
                        </w:pPr>
                        <m:oMathPara>
                          <m:oMathParaPr>
                            <m:jc m:val="centerGroup"/>
                          </m:oMathParaPr>
                          <m:oMath>
                            <m:acc>
                              <m:accPr>
                                <m:ctrlPr>
                                  <w:rPr>
                                    <w:rFonts w:ascii="Cambria Math" w:hAnsi="Cambria Math"/>
                                    <w:i/>
                                    <w:sz w:val="24"/>
                                    <w:szCs w:val="24"/>
                                  </w:rPr>
                                </m:ctrlPr>
                              </m:accPr>
                              <m:e>
                                <m:r>
                                  <w:rPr>
                                    <w:rFonts w:ascii="Cambria Math" w:hAnsi="Cambria Math"/>
                                    <w:sz w:val="24"/>
                                    <w:szCs w:val="24"/>
                                  </w:rPr>
                                  <m:t>t</m:t>
                                </m:r>
                              </m:e>
                            </m:acc>
                          </m:oMath>
                        </m:oMathPara>
                      </w:p>
                    </w:txbxContent>
                  </v:textbox>
                </v:shape>
                <v:oval id="Oval 15" o:spid="_x0000_s1063" style="position:absolute;left:5615;top:9981;width:360;height: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" fillcolor="black [3200]" strokecolor="black [1600]" strokeweight="1pt">
                  <v:stroke joinstyle="miter"/>
                </v:oval>
                <v:oval id="Oval 16" o:spid="_x0000_s1064" style="position:absolute;left:16291;top:8029;width:355;height:3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" fillcolor="black [3200]" strokecolor="black [1600]" strokeweight="1pt">
                  <v:stroke joinstyle="miter"/>
                </v:oval>
                <w10:wrap anchorx="margin"/>
              </v:group>
            </w:pict>
          </mc:Fallback>
        </mc:AlternateContent>
      </w:r>
    </w:p>
    <w:p w14:paraId="197ECCCC" w14:textId="6815DF80" w:rsidR="002E5B13" w:rsidRDefault="002E5B13" w:rsidP="00752A2D"/>
    <w:p w14:paraId="3EB8E155" w14:textId="077B4FB9" w:rsidR="002E5B13" w:rsidRDefault="002E5B13" w:rsidP="00752A2D"/>
    <w:p w14:paraId="26FF9D5A" w14:textId="30A1E3A3" w:rsidR="00752A2D" w:rsidRDefault="00752A2D" w:rsidP="00752A2D"/>
    <w:p w14:paraId="3ECEBF68" w14:textId="4F7333CF" w:rsidR="00906FA0" w:rsidRDefault="00906FA0" w:rsidP="00752A2D"/>
    <w:p w14:paraId="08AA3E05" w14:textId="77777777" w:rsidR="00AE232F" w:rsidRDefault="00AE232F" w:rsidP="00752A2D"/>
    <w:p w14:paraId="797FEF0B" w14:textId="3779C744" w:rsidR="00AE232F" w:rsidRDefault="00AE232F" w:rsidP="00752A2D">
      <w:r>
        <w:rPr>
          <w:noProof/>
        </w:rPr>
        <mc:AlternateContent>
          <mc:Choice Requires="wps">
            <w:drawing>
              <wp:anchor distT="0" distB="0" distL="114300" distR="114300" simplePos="0" relativeHeight="251657217" behindDoc="0" locked="0" layoutInCell="1" allowOverlap="1" wp14:anchorId="69F5E0DD" wp14:editId="3C9CA7C2">
                <wp:simplePos x="0" y="0"/>
                <wp:positionH relativeFrom="margin">
                  <wp:posOffset>1770380</wp:posOffset>
                </wp:positionH>
                <wp:positionV relativeFrom="paragraph">
                  <wp:posOffset>107315</wp:posOffset>
                </wp:positionV>
                <wp:extent cx="2181225" cy="635"/>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2181225" cy="635"/>
                        </a:xfrm>
                        <a:prstGeom prst="rect">
                          <a:avLst/>
                        </a:prstGeom>
                        <a:noFill/>
                        <a:ln>
                          <a:noFill/>
                        </a:ln>
                      </wps:spPr>
                      <wps:txbx>
                        <w:txbxContent>
                          <w:p w14:paraId="573EE59C" w14:textId="0DD15ECD" w:rsidR="0034280C" w:rsidRPr="00D92903" w:rsidRDefault="0034280C" w:rsidP="00906FA0">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3</w:t>
                            </w:r>
                            <w:r w:rsidR="0090226F">
                              <w:rPr>
                                <w:noProof/>
                              </w:rPr>
                              <w:fldChar w:fldCharType="end"/>
                            </w:r>
                            <w:r>
                              <w:rPr>
                                <w:noProof/>
                              </w:rPr>
                              <w:t xml:space="preserve"> two ball collision in two-dimen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F5E0DD" id="Text Box 17" o:spid="_x0000_s1065" type="#_x0000_t202" style="position:absolute;margin-left:139.4pt;margin-top:8.45pt;width:171.75pt;height:.05pt;z-index:251657217;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" filled="f" stroked="f">
                <v:textbox style="mso-fit-shape-to-text:t" inset="0,0,0,0">
                  <w:txbxContent>
                    <w:p w14:paraId="573EE59C" w14:textId="0DD15ECD" w:rsidR="0034280C" w:rsidRPr="00D92903" w:rsidRDefault="0034280C" w:rsidP="00906FA0">
                      <w:pPr>
                        <w:pStyle w:val="Caption"/>
                        <w:jc w:val="center"/>
                        <w:rPr>
                          <w:noProof/>
                        </w:rPr>
                      </w:pPr>
                      <w:r>
                        <w:t xml:space="preserve">Figure </w:t>
                      </w:r>
                      <w:fldSimple w:instr=" SEQ Figure \* ARABIC ">
                        <w:r w:rsidR="00CD69C7">
                          <w:rPr>
                            <w:noProof/>
                          </w:rPr>
                          <w:t>3</w:t>
                        </w:r>
                      </w:fldSimple>
                      <w:r>
                        <w:rPr>
                          <w:noProof/>
                        </w:rPr>
                        <w:t xml:space="preserve"> two ball collision in two-dimensions</w:t>
                      </w:r>
                    </w:p>
                  </w:txbxContent>
                </v:textbox>
                <w10:wrap anchorx="margin"/>
              </v:shape>
            </w:pict>
          </mc:Fallback>
        </mc:AlternateContent>
      </w:r>
    </w:p>
    <w:p w14:paraId="04133D8A" w14:textId="3317EA06" w:rsidR="002E5B13" w:rsidRDefault="002E5B13" w:rsidP="00752A2D"/>
    <w:p w14:paraId="55BA09BD" w14:textId="4C69C35A" w:rsidR="002E5B13" w:rsidRDefault="00906FA0" w:rsidP="00752A2D">
      <w:r>
        <w:t>Where:</w:t>
      </w:r>
    </w:p>
    <w:p w14:paraId="6D5CFE58" w14:textId="41A6C72E" w:rsidR="00906FA0" w:rsidRPr="00906FA0" w:rsidRDefault="0090226F" w:rsidP="00906FA0">
      <w:pPr>
        <w:pStyle w:val="ListParagraph"/>
        <w:numPr>
          <w:ilvl w:val="0"/>
          <w:numId w:val="1"/>
        </w:num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i</m:t>
            </m:r>
          </m:sub>
        </m:sSub>
      </m:oMath>
      <w:r w:rsidR="00906FA0">
        <w:rPr>
          <w:rFonts w:eastAsiaTheme="minorEastAsia"/>
        </w:rPr>
        <w:t xml:space="preserve"> is the position vector for the centre of mass of ball </w:t>
      </w:r>
      <m:oMath>
        <m:r>
          <w:rPr>
            <w:rFonts w:ascii="Cambria Math" w:eastAsiaTheme="minorEastAsia" w:hAnsi="Cambria Math"/>
          </w:rPr>
          <m:t>i</m:t>
        </m:r>
      </m:oMath>
    </w:p>
    <w:p w14:paraId="36341431" w14:textId="38DF3465" w:rsidR="00906FA0" w:rsidRPr="00906FA0" w:rsidRDefault="0090226F" w:rsidP="00906FA0">
      <w:pPr>
        <w:pStyle w:val="ListParagraph"/>
        <w:numPr>
          <w:ilvl w:val="0"/>
          <w:numId w:val="1"/>
        </w:numPr>
        <w:rPr>
          <w:rFonts w:eastAsiaTheme="minorEastAsia"/>
        </w:rPr>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i</m:t>
            </m:r>
          </m:sub>
        </m:sSub>
      </m:oMath>
      <w:r w:rsidR="00906FA0">
        <w:rPr>
          <w:rFonts w:eastAsiaTheme="minorEastAsia"/>
        </w:rPr>
        <w:t xml:space="preserve"> is the velocity vector for ball </w:t>
      </w:r>
      <m:oMath>
        <m:r>
          <w:rPr>
            <w:rFonts w:ascii="Cambria Math" w:eastAsiaTheme="minorEastAsia" w:hAnsi="Cambria Math"/>
          </w:rPr>
          <m:t>i</m:t>
        </m:r>
      </m:oMath>
    </w:p>
    <w:p w14:paraId="65E9D6A3" w14:textId="44AB6D33" w:rsidR="00906FA0" w:rsidRDefault="0090226F" w:rsidP="00906FA0">
      <w:pPr>
        <w:pStyle w:val="ListParagraph"/>
        <w:numPr>
          <w:ilvl w:val="0"/>
          <w:numId w:val="1"/>
        </w:numPr>
        <w:rPr>
          <w:rFonts w:eastAsiaTheme="minorEastAsia"/>
        </w:rPr>
      </w:pPr>
      <m:oMath>
        <m:acc>
          <m:accPr>
            <m:ctrlPr>
              <w:rPr>
                <w:rFonts w:ascii="Cambria Math" w:eastAsiaTheme="minorEastAsia" w:hAnsi="Cambria Math"/>
                <w:i/>
              </w:rPr>
            </m:ctrlPr>
          </m:accPr>
          <m:e>
            <m:r>
              <w:rPr>
                <w:rFonts w:ascii="Cambria Math" w:eastAsiaTheme="minorEastAsia" w:hAnsi="Cambria Math"/>
              </w:rPr>
              <m:t>n</m:t>
            </m:r>
          </m:e>
        </m:acc>
      </m:oMath>
      <w:r w:rsidR="00906FA0">
        <w:rPr>
          <w:rFonts w:eastAsiaTheme="minorEastAsia"/>
        </w:rPr>
        <w:t xml:space="preserve"> is the unit vector of the relative positions between the colliding balls</w:t>
      </w:r>
    </w:p>
    <w:p w14:paraId="7F891172" w14:textId="3A12A3FD" w:rsidR="00906FA0" w:rsidRDefault="0090226F" w:rsidP="00906FA0">
      <w:pPr>
        <w:pStyle w:val="ListParagraph"/>
        <w:numPr>
          <w:ilvl w:val="0"/>
          <w:numId w:val="1"/>
        </w:numPr>
        <w:rPr>
          <w:rFonts w:eastAsiaTheme="minorEastAsia"/>
        </w:rPr>
      </w:pPr>
      <m:oMath>
        <m:acc>
          <m:accPr>
            <m:ctrlPr>
              <w:rPr>
                <w:rFonts w:ascii="Cambria Math" w:eastAsiaTheme="minorEastAsia" w:hAnsi="Cambria Math"/>
                <w:i/>
              </w:rPr>
            </m:ctrlPr>
          </m:accPr>
          <m:e>
            <m:r>
              <w:rPr>
                <w:rFonts w:ascii="Cambria Math" w:eastAsiaTheme="minorEastAsia" w:hAnsi="Cambria Math"/>
              </w:rPr>
              <m:t>t</m:t>
            </m:r>
          </m:e>
        </m:acc>
      </m:oMath>
      <w:r w:rsidR="00906FA0">
        <w:rPr>
          <w:rFonts w:eastAsiaTheme="minorEastAsia"/>
        </w:rPr>
        <w:t xml:space="preserve"> is the unit tangent vector at the point of collision (perpendicular to </w:t>
      </w:r>
      <m:oMath>
        <m:acc>
          <m:accPr>
            <m:ctrlPr>
              <w:rPr>
                <w:rFonts w:ascii="Cambria Math" w:eastAsiaTheme="minorEastAsia" w:hAnsi="Cambria Math"/>
                <w:i/>
              </w:rPr>
            </m:ctrlPr>
          </m:accPr>
          <m:e>
            <m:r>
              <w:rPr>
                <w:rFonts w:ascii="Cambria Math" w:eastAsiaTheme="minorEastAsia" w:hAnsi="Cambria Math"/>
              </w:rPr>
              <m:t>n</m:t>
            </m:r>
          </m:e>
        </m:acc>
      </m:oMath>
      <w:r w:rsidR="00906FA0">
        <w:rPr>
          <w:rFonts w:eastAsiaTheme="minorEastAsia"/>
        </w:rPr>
        <w:t>)</w:t>
      </w:r>
    </w:p>
    <w:p w14:paraId="7829F188" w14:textId="7845E710" w:rsidR="00906FA0" w:rsidRDefault="00483B56" w:rsidP="00906FA0">
      <w:pPr>
        <w:rPr>
          <w:rFonts w:eastAsiaTheme="minorEastAsia"/>
        </w:rPr>
      </w:pPr>
      <w:r>
        <w:rPr>
          <w:rFonts w:eastAsiaTheme="minorEastAsia"/>
        </w:rPr>
        <w:t xml:space="preserve">We can then define </w:t>
      </w:r>
      <m:oMath>
        <m:acc>
          <m:accPr>
            <m:ctrlPr>
              <w:rPr>
                <w:rFonts w:ascii="Cambria Math" w:eastAsiaTheme="minorEastAsia" w:hAnsi="Cambria Math"/>
                <w:i/>
              </w:rPr>
            </m:ctrlPr>
          </m:accPr>
          <m:e>
            <m:r>
              <w:rPr>
                <w:rFonts w:ascii="Cambria Math" w:eastAsiaTheme="minorEastAsia" w:hAnsi="Cambria Math"/>
              </w:rPr>
              <m:t>n</m:t>
            </m:r>
          </m:e>
        </m:acc>
      </m:oMath>
      <w:r>
        <w:rPr>
          <w:rFonts w:eastAsiaTheme="minorEastAsia"/>
        </w:rPr>
        <w:t xml:space="preserve"> and in terms of the relative pos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E37C7E" w14:paraId="56737B49" w14:textId="77777777" w:rsidTr="00E37C7E">
        <w:tc>
          <w:tcPr>
            <w:tcW w:w="704" w:type="dxa"/>
          </w:tcPr>
          <w:p w14:paraId="51CB6B6F" w14:textId="77777777" w:rsidR="00E37C7E" w:rsidRDefault="00E37C7E" w:rsidP="00906FA0">
            <w:pPr>
              <w:rPr>
                <w:rFonts w:eastAsiaTheme="minorEastAsia"/>
              </w:rPr>
            </w:pPr>
          </w:p>
        </w:tc>
        <w:tc>
          <w:tcPr>
            <w:tcW w:w="7655" w:type="dxa"/>
          </w:tcPr>
          <w:p w14:paraId="7B64AD52" w14:textId="3688ADB3" w:rsidR="00E37C7E" w:rsidRPr="00483B56" w:rsidRDefault="0090226F" w:rsidP="00E37C7E">
            <w:pPr>
              <w:rPr>
                <w:rFonts w:eastAsiaTheme="minorEastAsia"/>
              </w:rPr>
            </w:pPr>
            <m:oMathPara>
              <m:oMath>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2</m:t>
                        </m:r>
                      </m:sub>
                    </m:sSub>
                  </m:num>
                  <m:den>
                    <m:sSub>
                      <m:sSubPr>
                        <m:ctrlPr>
                          <w:rPr>
                            <w:rFonts w:ascii="Cambria Math" w:hAnsi="Cambria Math"/>
                            <w:i/>
                          </w:rPr>
                        </m:ctrlPr>
                      </m:sSubPr>
                      <m:e>
                        <m:r>
                          <w:rPr>
                            <w:rFonts w:ascii="Cambria Math" w:hAnsi="Cambria Math"/>
                          </w:rPr>
                          <m:t>||</m:t>
                        </m:r>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2</m:t>
                        </m:r>
                      </m:sub>
                    </m:sSub>
                    <m:r>
                      <w:rPr>
                        <w:rFonts w:ascii="Cambria Math" w:hAnsi="Cambria Math"/>
                      </w:rPr>
                      <m:t xml:space="preserve">|| </m:t>
                    </m:r>
                  </m:den>
                </m:f>
                <m:r>
                  <w:rPr>
                    <w:rFonts w:ascii="Cambria Math" w:hAnsi="Cambria Math"/>
                  </w:rPr>
                  <m:t>=</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r</m:t>
                        </m:r>
                      </m:e>
                    </m:acc>
                  </m:num>
                  <m:den>
                    <m:r>
                      <w:rPr>
                        <w:rFonts w:ascii="Cambria Math" w:hAnsi="Cambria Math"/>
                      </w:rPr>
                      <m:t>|</m:t>
                    </m:r>
                    <m:d>
                      <m:dPr>
                        <m:begChr m:val="|"/>
                        <m:endChr m:val="|"/>
                        <m:ctrlPr>
                          <w:rPr>
                            <w:rFonts w:ascii="Cambria Math" w:hAnsi="Cambria Math"/>
                            <w:i/>
                          </w:rPr>
                        </m:ctrlPr>
                      </m:dPr>
                      <m:e>
                        <m:r>
                          <w:rPr>
                            <w:rFonts w:ascii="Cambria Math" w:hAnsi="Cambria Math"/>
                          </w:rPr>
                          <m:t>∆</m:t>
                        </m:r>
                        <m:acc>
                          <m:accPr>
                            <m:chr m:val="⃗"/>
                            <m:ctrlPr>
                              <w:rPr>
                                <w:rFonts w:ascii="Cambria Math" w:hAnsi="Cambria Math"/>
                                <w:i/>
                              </w:rPr>
                            </m:ctrlPr>
                          </m:accPr>
                          <m:e>
                            <m:r>
                              <w:rPr>
                                <w:rFonts w:ascii="Cambria Math" w:hAnsi="Cambria Math"/>
                              </w:rPr>
                              <m:t>r</m:t>
                            </m:r>
                          </m:e>
                        </m:acc>
                      </m:e>
                    </m:d>
                    <m:r>
                      <w:rPr>
                        <w:rFonts w:ascii="Cambria Math" w:hAnsi="Cambria Math"/>
                      </w:rPr>
                      <m:t>|</m:t>
                    </m:r>
                  </m:den>
                </m:f>
              </m:oMath>
            </m:oMathPara>
          </w:p>
          <w:p w14:paraId="03E55ADE" w14:textId="689851D8" w:rsidR="00E37C7E" w:rsidRDefault="00E37C7E" w:rsidP="00906FA0">
            <w:pPr>
              <w:rPr>
                <w:rFonts w:eastAsiaTheme="minorEastAsia"/>
              </w:rPr>
            </w:pPr>
          </w:p>
        </w:tc>
        <w:tc>
          <w:tcPr>
            <w:tcW w:w="657" w:type="dxa"/>
          </w:tcPr>
          <w:p w14:paraId="10DBAC73" w14:textId="536B894F" w:rsidR="00E37C7E" w:rsidRDefault="00E37C7E"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3</w:t>
            </w:r>
            <w:r>
              <w:rPr>
                <w:rFonts w:eastAsiaTheme="minorEastAsia"/>
              </w:rPr>
              <w:fldChar w:fldCharType="end"/>
            </w:r>
            <w:r>
              <w:rPr>
                <w:rFonts w:eastAsiaTheme="minorEastAsia"/>
              </w:rPr>
              <w:t>)</w:t>
            </w:r>
          </w:p>
        </w:tc>
      </w:tr>
    </w:tbl>
    <w:p w14:paraId="1B3E3F3A" w14:textId="2EE37A73" w:rsidR="00483B56" w:rsidRDefault="00483B56" w:rsidP="00906FA0">
      <w:pPr>
        <w:rPr>
          <w:rFonts w:eastAsiaTheme="minorEastAsia"/>
        </w:rPr>
      </w:pPr>
      <w:r>
        <w:rPr>
          <w:rFonts w:eastAsiaTheme="minorEastAsia"/>
        </w:rPr>
        <w:t xml:space="preserve">And since </w:t>
      </w:r>
      <m:oMath>
        <m:acc>
          <m:accPr>
            <m:ctrlPr>
              <w:rPr>
                <w:rFonts w:ascii="Cambria Math" w:eastAsiaTheme="minorEastAsia" w:hAnsi="Cambria Math"/>
                <w:i/>
              </w:rPr>
            </m:ctrlPr>
          </m:accPr>
          <m:e>
            <m:r>
              <w:rPr>
                <w:rFonts w:ascii="Cambria Math" w:eastAsiaTheme="minorEastAsia" w:hAnsi="Cambria Math"/>
              </w:rPr>
              <m:t>t</m:t>
            </m:r>
          </m:e>
        </m:acc>
      </m:oMath>
      <w:r>
        <w:rPr>
          <w:rFonts w:eastAsiaTheme="minorEastAsia"/>
        </w:rPr>
        <w:t xml:space="preserve"> is perpendicular to </w:t>
      </w:r>
      <m:oMath>
        <m:acc>
          <m:accPr>
            <m:ctrlPr>
              <w:rPr>
                <w:rFonts w:ascii="Cambria Math" w:eastAsiaTheme="minorEastAsia" w:hAnsi="Cambria Math"/>
                <w:i/>
              </w:rPr>
            </m:ctrlPr>
          </m:accPr>
          <m:e>
            <m:r>
              <w:rPr>
                <w:rFonts w:ascii="Cambria Math" w:eastAsiaTheme="minorEastAsia" w:hAnsi="Cambria Math"/>
              </w:rPr>
              <m:t>n</m:t>
            </m:r>
          </m:e>
        </m:acc>
      </m:oMath>
      <w:r>
        <w:rPr>
          <w:rFonts w:eastAsiaTheme="minorEastAsia"/>
        </w:rPr>
        <w:t>, using the characteristics of perpendicular lines, we can define the two-dimensional vector as:</w:t>
      </w:r>
    </w:p>
    <w:p w14:paraId="2CD489E5" w14:textId="5853042A" w:rsidR="00483B56" w:rsidRPr="003B0485" w:rsidRDefault="0090226F" w:rsidP="00906FA0">
      <w:pPr>
        <w:rPr>
          <w:rFonts w:eastAsiaTheme="minorEastAsia"/>
        </w:rPr>
      </w:pPr>
      <m:oMathPara>
        <m:oMath>
          <m:acc>
            <m:accPr>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d>
            <m:dPr>
              <m:ctrlPr>
                <w:rPr>
                  <w:rFonts w:ascii="Cambria Math" w:eastAsiaTheme="minorEastAsia" w:hAnsi="Cambria Math"/>
                  <w:i/>
                </w:rPr>
              </m:ctrlPr>
            </m:dPr>
            <m:e>
              <m:f>
                <m:fPr>
                  <m:type m:val="noBa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den>
              </m:f>
            </m:e>
          </m:d>
        </m:oMath>
      </m:oMathPara>
    </w:p>
    <w:p w14:paraId="42EC43E4" w14:textId="54BC587C" w:rsidR="003B0485" w:rsidRDefault="003B0485" w:rsidP="00906FA0">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y</m:t>
            </m:r>
          </m:sub>
        </m:sSub>
      </m:oMath>
      <w:r>
        <w:rPr>
          <w:rFonts w:eastAsiaTheme="minorEastAsia"/>
        </w:rPr>
        <w:t xml:space="preserve"> are the respective x and y components of the unit normal vector.</w:t>
      </w:r>
    </w:p>
    <w:p w14:paraId="589B7CEA" w14:textId="72150B4A" w:rsidR="00E37C7E" w:rsidRDefault="00E37C7E" w:rsidP="00906FA0">
      <w:pPr>
        <w:rPr>
          <w:rFonts w:eastAsiaTheme="minorEastAsia"/>
        </w:rPr>
      </w:pPr>
      <w:r>
        <w:rPr>
          <w:rFonts w:eastAsiaTheme="minorEastAsia"/>
        </w:rPr>
        <w:t xml:space="preserve">There are 3 important physical concepts that will go into formulating the appropriate equations, these are: </w:t>
      </w:r>
    </w:p>
    <w:p w14:paraId="2C5F15B6" w14:textId="3B44A665" w:rsidR="00E37C7E" w:rsidRPr="006A7EB6" w:rsidRDefault="00E37C7E" w:rsidP="006A7EB6">
      <w:pPr>
        <w:pStyle w:val="ListParagraph"/>
        <w:numPr>
          <w:ilvl w:val="0"/>
          <w:numId w:val="2"/>
        </w:numPr>
        <w:rPr>
          <w:rFonts w:eastAsiaTheme="minorEastAsia"/>
        </w:rPr>
      </w:pPr>
      <w:r w:rsidRPr="006A7EB6">
        <w:rPr>
          <w:rFonts w:eastAsiaTheme="minorEastAsia"/>
        </w:rPr>
        <w:t>Conservation of Momentum</w:t>
      </w:r>
      <w:r w:rsidR="00742FD1">
        <w:rPr>
          <w:rFonts w:eastAsiaTheme="minorEastAsia"/>
        </w:rPr>
        <w:t>, from equation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E37C7E" w14:paraId="428CBE4A" w14:textId="77777777" w:rsidTr="00E37C7E">
        <w:tc>
          <w:tcPr>
            <w:tcW w:w="704" w:type="dxa"/>
          </w:tcPr>
          <w:p w14:paraId="79C80598" w14:textId="77777777" w:rsidR="00E37C7E" w:rsidRDefault="00E37C7E" w:rsidP="00906FA0">
            <w:pPr>
              <w:rPr>
                <w:rFonts w:eastAsiaTheme="minorEastAsia"/>
              </w:rPr>
            </w:pPr>
          </w:p>
        </w:tc>
        <w:tc>
          <w:tcPr>
            <w:tcW w:w="7655" w:type="dxa"/>
          </w:tcPr>
          <w:p w14:paraId="098B926E" w14:textId="70CC6994" w:rsidR="006A7EB6" w:rsidRPr="006A7EB6" w:rsidRDefault="0090226F" w:rsidP="00906FA0">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oMath>
            </m:oMathPara>
          </w:p>
        </w:tc>
        <w:tc>
          <w:tcPr>
            <w:tcW w:w="657" w:type="dxa"/>
          </w:tcPr>
          <w:p w14:paraId="4A7D4354" w14:textId="36BBED17" w:rsidR="00E37C7E" w:rsidRDefault="00E37C7E"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4</w:t>
            </w:r>
            <w:r>
              <w:rPr>
                <w:rFonts w:eastAsiaTheme="minorEastAsia"/>
              </w:rPr>
              <w:fldChar w:fldCharType="end"/>
            </w:r>
            <w:r>
              <w:rPr>
                <w:rFonts w:eastAsiaTheme="minorEastAsia"/>
              </w:rPr>
              <w:t>)</w:t>
            </w:r>
          </w:p>
        </w:tc>
      </w:tr>
    </w:tbl>
    <w:p w14:paraId="6067AC4D" w14:textId="0DF96B1B" w:rsidR="00742FD1" w:rsidRPr="006A7EB6" w:rsidRDefault="006A7EB6" w:rsidP="006A7EB6">
      <w:pPr>
        <w:pStyle w:val="ListParagraph"/>
        <w:numPr>
          <w:ilvl w:val="0"/>
          <w:numId w:val="2"/>
        </w:numPr>
        <w:rPr>
          <w:rFonts w:eastAsiaTheme="minorEastAsia"/>
        </w:rPr>
      </w:pPr>
      <w:r w:rsidRPr="006A7EB6">
        <w:rPr>
          <w:rFonts w:eastAsiaTheme="minorEastAsia"/>
        </w:rPr>
        <w:t>Conservation of Kinetic Energy</w:t>
      </w:r>
      <w:r w:rsidR="00742FD1">
        <w:rPr>
          <w:rFonts w:eastAsiaTheme="minorEastAsia"/>
        </w:rPr>
        <w:t>, from equation (2)</w:t>
      </w:r>
      <w:r w:rsidR="00742FD1" w:rsidRPr="006A7EB6">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6A7EB6" w14:paraId="03254F2F" w14:textId="77777777" w:rsidTr="00E37C7E">
        <w:tc>
          <w:tcPr>
            <w:tcW w:w="704" w:type="dxa"/>
          </w:tcPr>
          <w:p w14:paraId="48D7EDAB" w14:textId="77777777" w:rsidR="006A7EB6" w:rsidRDefault="006A7EB6" w:rsidP="00906FA0">
            <w:pPr>
              <w:rPr>
                <w:rFonts w:eastAsiaTheme="minorEastAsia"/>
              </w:rPr>
            </w:pPr>
          </w:p>
        </w:tc>
        <w:tc>
          <w:tcPr>
            <w:tcW w:w="7655" w:type="dxa"/>
          </w:tcPr>
          <w:p w14:paraId="1EC594E9" w14:textId="75634A08" w:rsidR="006A7EB6" w:rsidRDefault="0090226F" w:rsidP="00906FA0">
            <w:pPr>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up>
                            <m:r>
                              <w:rPr>
                                <w:rFonts w:ascii="Cambria Math" w:eastAsiaTheme="minorEastAsia" w:hAnsi="Cambria Math"/>
                              </w:rPr>
                              <m:t>'</m:t>
                            </m:r>
                          </m:sup>
                        </m:sSub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up>
                            <m:r>
                              <w:rPr>
                                <w:rFonts w:ascii="Cambria Math" w:eastAsiaTheme="minorEastAsia" w:hAnsi="Cambria Math"/>
                              </w:rPr>
                              <m:t>'</m:t>
                            </m:r>
                          </m:sup>
                        </m:sSubSup>
                      </m:e>
                    </m:d>
                  </m:e>
                  <m:sup>
                    <m:r>
                      <w:rPr>
                        <w:rFonts w:ascii="Cambria Math" w:eastAsiaTheme="minorEastAsia" w:hAnsi="Cambria Math"/>
                      </w:rPr>
                      <m:t>2</m:t>
                    </m:r>
                  </m:sup>
                </m:sSup>
              </m:oMath>
            </m:oMathPara>
          </w:p>
        </w:tc>
        <w:tc>
          <w:tcPr>
            <w:tcW w:w="657" w:type="dxa"/>
          </w:tcPr>
          <w:p w14:paraId="1CEE75AE" w14:textId="66EA9408" w:rsidR="006A7EB6" w:rsidRDefault="006A7EB6"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5</w:t>
            </w:r>
            <w:r>
              <w:rPr>
                <w:rFonts w:eastAsiaTheme="minorEastAsia"/>
              </w:rPr>
              <w:fldChar w:fldCharType="end"/>
            </w:r>
            <w:r>
              <w:rPr>
                <w:rFonts w:eastAsiaTheme="minorEastAsia"/>
              </w:rPr>
              <w:t>)</w:t>
            </w:r>
          </w:p>
        </w:tc>
      </w:tr>
    </w:tbl>
    <w:p w14:paraId="0AA28786" w14:textId="7A68A880" w:rsidR="006A7EB6" w:rsidRDefault="006A7EB6" w:rsidP="00906FA0">
      <w:pPr>
        <w:rPr>
          <w:rFonts w:eastAsiaTheme="minorEastAsia"/>
          <w:i/>
        </w:rPr>
      </w:pPr>
    </w:p>
    <w:p w14:paraId="3C4D8058" w14:textId="493D8E52" w:rsidR="001634C1" w:rsidRPr="001634C1" w:rsidRDefault="006A7EB6" w:rsidP="00F5192A">
      <w:pPr>
        <w:jc w:val="both"/>
        <w:rPr>
          <w:rFonts w:eastAsiaTheme="minorEastAsia"/>
          <w:i/>
        </w:rPr>
      </w:pPr>
      <w:r>
        <w:rPr>
          <w:rFonts w:eastAsiaTheme="minorEastAsia"/>
          <w:i/>
        </w:rPr>
        <w:t>Note</w:t>
      </w:r>
      <w:r w:rsidR="001634C1">
        <w:rPr>
          <w:rFonts w:eastAsiaTheme="minorEastAsia"/>
          <w:i/>
        </w:rPr>
        <w:t>s</w:t>
      </w:r>
      <w:r>
        <w:rPr>
          <w:rFonts w:eastAsiaTheme="minorEastAsia"/>
          <w:i/>
        </w:rPr>
        <w:t xml:space="preserve">: mass has been excluded </w:t>
      </w:r>
      <w:r w:rsidR="00F5192A">
        <w:rPr>
          <w:rFonts w:eastAsiaTheme="minorEastAsia"/>
          <w:i/>
        </w:rPr>
        <w:t>due to the prior</w:t>
      </w:r>
      <w:r>
        <w:rPr>
          <w:rFonts w:eastAsiaTheme="minorEastAsia"/>
          <w:i/>
        </w:rPr>
        <w:t xml:space="preserve"> assumption made that mass is constant for all balls</w:t>
      </w:r>
      <w:r w:rsidR="00F5192A">
        <w:rPr>
          <w:rFonts w:eastAsiaTheme="minorEastAsia"/>
          <w:i/>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m:t>
            </m:r>
          </m:sub>
        </m:sSub>
        <m:r>
          <w:rPr>
            <w:rFonts w:ascii="Cambria Math" w:eastAsiaTheme="minorEastAsia" w:hAnsi="Cambria Math"/>
          </w:rPr>
          <m:t>'</m:t>
        </m:r>
      </m:oMath>
      <w:r w:rsidR="00C3641B">
        <w:rPr>
          <w:rFonts w:eastAsiaTheme="minorEastAsia"/>
          <w:i/>
        </w:rPr>
        <w:t xml:space="preserve"> </w:t>
      </w:r>
      <w:r w:rsidR="001634C1">
        <w:rPr>
          <w:rFonts w:eastAsiaTheme="minorEastAsia"/>
          <w:i/>
        </w:rPr>
        <w:t xml:space="preserve">is the velocity of ball </w:t>
      </w:r>
      <m:oMath>
        <m:r>
          <w:rPr>
            <w:rFonts w:ascii="Cambria Math" w:eastAsiaTheme="minorEastAsia" w:hAnsi="Cambria Math"/>
          </w:rPr>
          <m:t>i</m:t>
        </m:r>
      </m:oMath>
      <w:r w:rsidR="001634C1">
        <w:rPr>
          <w:rFonts w:eastAsiaTheme="minorEastAsia"/>
          <w:i/>
        </w:rPr>
        <w:t xml:space="preserve"> after the collision. </w:t>
      </w:r>
    </w:p>
    <w:p w14:paraId="2A65C724" w14:textId="7A86B4AD" w:rsidR="006A7EB6" w:rsidRDefault="006A7EB6" w:rsidP="006A7EB6">
      <w:pPr>
        <w:pStyle w:val="ListParagraph"/>
        <w:numPr>
          <w:ilvl w:val="0"/>
          <w:numId w:val="2"/>
        </w:numPr>
        <w:rPr>
          <w:rFonts w:eastAsiaTheme="minorEastAsia"/>
        </w:rPr>
      </w:pPr>
      <w:r>
        <w:rPr>
          <w:rFonts w:eastAsiaTheme="minorEastAsia"/>
        </w:rPr>
        <w:t>Tangential component of velocity remains the same before and after collision</w:t>
      </w:r>
      <w:r w:rsidR="008F6EB0">
        <w:rPr>
          <w:rFonts w:eastAsiaTheme="minorEastAsia"/>
        </w:rPr>
        <w:t xml:space="preserve"> </w:t>
      </w:r>
      <w:r w:rsidR="008F6EB0">
        <w:rPr>
          <w:rFonts w:eastAsiaTheme="minorEastAsia"/>
        </w:rPr>
        <w:fldChar w:fldCharType="begin"/>
      </w:r>
      <w:r w:rsidR="00C11307">
        <w:rPr>
          <w:rFonts w:eastAsiaTheme="minorEastAsia"/>
        </w:rPr>
        <w:instrText xml:space="preserve"> ADDIN EN.CITE &lt;EndNote&gt;&lt;Cite&gt;&lt;Author&gt;Serway&lt;/Author&gt;&lt;Year&gt;2013&lt;/Year&gt;&lt;RecNum&gt;1&lt;/RecNum&gt;&lt;DisplayText&gt;[7]&lt;/DisplayText&gt;&lt;record&gt;&lt;rec-number&gt;1&lt;/rec-number&gt;&lt;foreign-keys&gt;&lt;key app="EN" db-id="v505dppp3d0ssaefz9m5psxgt5e2wzt2a5aw" timestamp="1556362550"&gt;1&lt;/key&gt;&lt;/foreign-keys&gt;&lt;ref-type name="Book"&gt;6&lt;/ref-type&gt;&lt;contributors&gt;&lt;authors&gt;&lt;author&gt;Raymond A. Serway&lt;/author&gt;&lt;/authors&gt;&lt;/contributors&gt;&lt;titles&gt;&lt;title&gt;Physics for Global Scientists and Engineers&lt;/title&gt;&lt;/titles&gt;&lt;volume&gt;1&lt;/volume&gt;&lt;num-vols&gt;2&lt;/num-vols&gt;&lt;edition&gt;2&lt;/edition&gt;&lt;dates&gt;&lt;year&gt;2013&lt;/year&gt;&lt;/dates&gt;&lt;publisher&gt;Brooks/Cole Cengage Learning&lt;/publisher&gt;&lt;urls&gt;&lt;/urls&gt;&lt;/record&gt;&lt;/Cite&gt;&lt;/EndNote&gt;</w:instrText>
      </w:r>
      <w:r w:rsidR="008F6EB0">
        <w:rPr>
          <w:rFonts w:eastAsiaTheme="minorEastAsia"/>
        </w:rPr>
        <w:fldChar w:fldCharType="separate"/>
      </w:r>
      <w:r w:rsidR="00C11307">
        <w:rPr>
          <w:rFonts w:eastAsiaTheme="minorEastAsia"/>
          <w:noProof/>
        </w:rPr>
        <w:t>[7]</w:t>
      </w:r>
      <w:r w:rsidR="008F6EB0">
        <w:rPr>
          <w:rFonts w:eastAsiaTheme="minorEastAsia"/>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6A7EB6" w14:paraId="42B899D7" w14:textId="77777777" w:rsidTr="006A7EB6">
        <w:trPr>
          <w:trHeight w:val="376"/>
        </w:trPr>
        <w:tc>
          <w:tcPr>
            <w:tcW w:w="704" w:type="dxa"/>
          </w:tcPr>
          <w:p w14:paraId="14ED7072" w14:textId="77777777" w:rsidR="006A7EB6" w:rsidRDefault="006A7EB6" w:rsidP="00906FA0">
            <w:pPr>
              <w:rPr>
                <w:rFonts w:eastAsiaTheme="minorEastAsia"/>
              </w:rPr>
            </w:pPr>
          </w:p>
        </w:tc>
        <w:tc>
          <w:tcPr>
            <w:tcW w:w="7655" w:type="dxa"/>
          </w:tcPr>
          <w:p w14:paraId="73FF9463" w14:textId="3114845E" w:rsidR="006A7EB6" w:rsidRDefault="0090226F" w:rsidP="00906FA0">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 .</m:t>
                </m:r>
                <m:acc>
                  <m:accPr>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t</m:t>
                    </m:r>
                  </m:e>
                </m:acc>
              </m:oMath>
            </m:oMathPara>
          </w:p>
        </w:tc>
        <w:tc>
          <w:tcPr>
            <w:tcW w:w="657" w:type="dxa"/>
          </w:tcPr>
          <w:p w14:paraId="2EEC850A" w14:textId="708649A6" w:rsidR="006A7EB6" w:rsidRDefault="00790B38"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6</w:t>
            </w:r>
            <w:r>
              <w:rPr>
                <w:rFonts w:eastAsiaTheme="minorEastAsia"/>
              </w:rPr>
              <w:fldChar w:fldCharType="end"/>
            </w:r>
            <w:r>
              <w:rPr>
                <w:rFonts w:eastAsiaTheme="minorEastAsia"/>
              </w:rPr>
              <w:t>)</w:t>
            </w:r>
          </w:p>
        </w:tc>
      </w:tr>
      <w:tr w:rsidR="006A7EB6" w14:paraId="69A46750" w14:textId="77777777" w:rsidTr="006A7EB6">
        <w:trPr>
          <w:trHeight w:val="376"/>
        </w:trPr>
        <w:tc>
          <w:tcPr>
            <w:tcW w:w="704" w:type="dxa"/>
          </w:tcPr>
          <w:p w14:paraId="548CEE82" w14:textId="77777777" w:rsidR="006A7EB6" w:rsidRDefault="006A7EB6" w:rsidP="00906FA0">
            <w:pPr>
              <w:rPr>
                <w:rFonts w:eastAsiaTheme="minorEastAsia"/>
              </w:rPr>
            </w:pPr>
          </w:p>
        </w:tc>
        <w:tc>
          <w:tcPr>
            <w:tcW w:w="7655" w:type="dxa"/>
          </w:tcPr>
          <w:p w14:paraId="3DA6CA51" w14:textId="2DBB3EA9" w:rsidR="006A7EB6" w:rsidRDefault="0090226F" w:rsidP="00906FA0">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 .</m:t>
                </m:r>
                <m:acc>
                  <m:accPr>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m:t>
                </m:r>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up>
                    <m:r>
                      <w:rPr>
                        <w:rFonts w:ascii="Cambria Math" w:eastAsiaTheme="minorEastAsia" w:hAnsi="Cambria Math"/>
                      </w:rPr>
                      <m:t>'</m:t>
                    </m:r>
                  </m:sup>
                </m:sSub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t</m:t>
                    </m:r>
                  </m:e>
                </m:acc>
              </m:oMath>
            </m:oMathPara>
          </w:p>
        </w:tc>
        <w:tc>
          <w:tcPr>
            <w:tcW w:w="657" w:type="dxa"/>
          </w:tcPr>
          <w:p w14:paraId="42AC5E24" w14:textId="756C22DF" w:rsidR="006A7EB6" w:rsidRDefault="006A7EB6" w:rsidP="00906FA0">
            <w:pPr>
              <w:rPr>
                <w:rFonts w:eastAsiaTheme="minorEastAsia"/>
              </w:rPr>
            </w:pPr>
          </w:p>
        </w:tc>
      </w:tr>
    </w:tbl>
    <w:p w14:paraId="085E2AD0" w14:textId="7633E883" w:rsidR="006A7EB6" w:rsidRDefault="001634C1" w:rsidP="001634C1">
      <w:pPr>
        <w:jc w:val="both"/>
        <w:rPr>
          <w:rFonts w:eastAsiaTheme="minorEastAsia"/>
        </w:rPr>
      </w:pPr>
      <w:r>
        <w:rPr>
          <w:rFonts w:eastAsiaTheme="minorEastAsia"/>
        </w:rPr>
        <w:lastRenderedPageBreak/>
        <w:t>Since the tangential components of the velocities remain constant, this problem can be re written as a one-dimensional problem with only the normal components. This converts equations (</w:t>
      </w:r>
      <w:r w:rsidR="00D01BB0">
        <w:rPr>
          <w:rFonts w:eastAsiaTheme="minorEastAsia"/>
        </w:rPr>
        <w:t>2</w:t>
      </w:r>
      <w:r>
        <w:rPr>
          <w:rFonts w:eastAsiaTheme="minorEastAsia"/>
        </w:rPr>
        <w:t>) and (</w:t>
      </w:r>
      <w:r w:rsidR="00D01BB0">
        <w:rPr>
          <w:rFonts w:eastAsiaTheme="minorEastAsia"/>
        </w:rPr>
        <w:t>3</w:t>
      </w:r>
      <w:r>
        <w:rPr>
          <w:rFonts w:eastAsiaTheme="minorEastAsia"/>
        </w:rPr>
        <w:t>) into:</w:t>
      </w:r>
    </w:p>
    <w:p w14:paraId="2EB9FF52" w14:textId="497FA95B" w:rsidR="00275DCB" w:rsidRDefault="0090226F" w:rsidP="001634C1">
      <w:pPr>
        <w:jc w:val="both"/>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oMath>
      </m:oMathPara>
    </w:p>
    <w:tbl>
      <w:tblPr>
        <w:tblStyle w:val="TableGrid"/>
        <w:tblW w:w="9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7683"/>
        <w:gridCol w:w="659"/>
      </w:tblGrid>
      <w:tr w:rsidR="001634C1" w14:paraId="2987A297" w14:textId="77777777" w:rsidTr="005C2F8B">
        <w:trPr>
          <w:trHeight w:val="527"/>
        </w:trPr>
        <w:tc>
          <w:tcPr>
            <w:tcW w:w="706" w:type="dxa"/>
          </w:tcPr>
          <w:p w14:paraId="5B460938" w14:textId="77777777" w:rsidR="001634C1" w:rsidRDefault="001634C1" w:rsidP="00906FA0">
            <w:pPr>
              <w:rPr>
                <w:rFonts w:eastAsiaTheme="minorEastAsia"/>
              </w:rPr>
            </w:pPr>
          </w:p>
        </w:tc>
        <w:tc>
          <w:tcPr>
            <w:tcW w:w="7683" w:type="dxa"/>
          </w:tcPr>
          <w:p w14:paraId="28DCA0C8" w14:textId="6CE0F59D" w:rsidR="00275DCB" w:rsidRDefault="00275DCB" w:rsidP="00906FA0">
            <w:pPr>
              <w:rPr>
                <w:rFonts w:eastAsiaTheme="minorEastAsia"/>
              </w:rPr>
            </w:pPr>
            <m:oMathPara>
              <m:oMath>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r</m:t>
                    </m:r>
                  </m:e>
                </m:acc>
              </m:oMath>
            </m:oMathPara>
          </w:p>
        </w:tc>
        <w:tc>
          <w:tcPr>
            <w:tcW w:w="659" w:type="dxa"/>
          </w:tcPr>
          <w:p w14:paraId="3310E0AA" w14:textId="08D93C2F" w:rsidR="001634C1" w:rsidRDefault="001634C1"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7</w:t>
            </w:r>
            <w:r>
              <w:rPr>
                <w:rFonts w:eastAsiaTheme="minorEastAsia"/>
              </w:rPr>
              <w:fldChar w:fldCharType="end"/>
            </w:r>
            <w:r>
              <w:rPr>
                <w:rFonts w:eastAsiaTheme="minorEastAsia"/>
              </w:rPr>
              <w:t>)</w:t>
            </w:r>
          </w:p>
        </w:tc>
      </w:tr>
    </w:tbl>
    <w:p w14:paraId="0960D369" w14:textId="07EBA6C4" w:rsidR="001634C1" w:rsidRDefault="001634C1" w:rsidP="006A7EB6">
      <w:pPr>
        <w:rPr>
          <w:rFonts w:eastAsiaTheme="minorEastAsia"/>
        </w:rPr>
      </w:pPr>
      <w:r>
        <w:rPr>
          <w:rFonts w:eastAsiaTheme="minorEastAsia"/>
        </w:rPr>
        <w:t>And</w:t>
      </w:r>
    </w:p>
    <w:p w14:paraId="76696938" w14:textId="3E960D1D" w:rsidR="005C2F8B" w:rsidRDefault="0090226F" w:rsidP="006A7EB6">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up/>
                  </m:sSub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up/>
                  </m:sSub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oMath>
      </m:oMathPara>
    </w:p>
    <w:p w14:paraId="4FED8FD6" w14:textId="1BB9B8DA" w:rsidR="001634C1" w:rsidRPr="005C2F8B" w:rsidRDefault="005C2F8B" w:rsidP="006A7EB6">
      <w:pPr>
        <w:rPr>
          <w:rFonts w:eastAsiaTheme="minorEastAsia"/>
        </w:rPr>
      </w:pPr>
      <m:oMathPara>
        <m:oMath>
          <m:r>
            <w:rPr>
              <w:rFonts w:ascii="Cambria Math" w:eastAsiaTheme="minorEastAsia" w:hAnsi="Cambria Math"/>
            </w:rPr>
            <m:t>→</m:t>
          </m:r>
          <m:sSup>
            <m:sSupPr>
              <m:ctrlPr>
                <w:rPr>
                  <w:rFonts w:ascii="Cambria Math" w:eastAsiaTheme="minorEastAsia" w:hAnsi="Cambria Math"/>
                  <w:i/>
                </w:rPr>
              </m:ctrlPr>
            </m:sSupPr>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up/>
                  </m:sSub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up/>
                  </m:sSub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e>
            <m:sup>
              <m:r>
                <w:rPr>
                  <w:rFonts w:ascii="Cambria Math" w:eastAsiaTheme="minorEastAsia" w:hAnsi="Cambria Math"/>
                </w:rPr>
                <m:t>2</m:t>
              </m:r>
            </m:sup>
          </m:sSup>
        </m:oMath>
      </m:oMathPara>
    </w:p>
    <w:p w14:paraId="350A9A62" w14:textId="5A5CA5B7" w:rsidR="005C2F8B" w:rsidRPr="005C2F8B" w:rsidRDefault="005C2F8B" w:rsidP="006A7EB6">
      <w:pPr>
        <w:rPr>
          <w:rFonts w:eastAsiaTheme="minorEastAsia"/>
        </w:rPr>
      </w:pPr>
      <m:oMathPara>
        <m:oMath>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oMath>
      </m:oMathPara>
    </w:p>
    <w:p w14:paraId="06B79493" w14:textId="0711A134" w:rsidR="005C2F8B" w:rsidRDefault="005C2F8B" w:rsidP="006A7EB6">
      <w:pPr>
        <w:rPr>
          <w:rFonts w:eastAsiaTheme="minorEastAsia"/>
        </w:rPr>
      </w:pPr>
      <w:r>
        <w:rPr>
          <w:rFonts w:eastAsiaTheme="minorEastAsia"/>
        </w:rPr>
        <w:t>Subbing in equation (</w:t>
      </w:r>
      <w:r w:rsidR="00D01BB0">
        <w:rPr>
          <w:rFonts w:eastAsiaTheme="minorEastAsia"/>
        </w:rPr>
        <w:t>6</w:t>
      </w:r>
      <w:r>
        <w:rPr>
          <w:rFonts w:eastAsiaTheme="minorEastAsia"/>
        </w:rPr>
        <w:t>) allows this equation to be simplified down to</w:t>
      </w:r>
    </w:p>
    <w:p w14:paraId="27DBD6B6" w14:textId="67B86A6E" w:rsidR="005C2F8B" w:rsidRPr="000C7A5C" w:rsidRDefault="0090226F" w:rsidP="006A7EB6">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0C7A5C" w14:paraId="5007B1EC" w14:textId="77777777" w:rsidTr="00E37C7E">
        <w:tc>
          <w:tcPr>
            <w:tcW w:w="704" w:type="dxa"/>
          </w:tcPr>
          <w:p w14:paraId="1F2ABF5D" w14:textId="77777777" w:rsidR="000C7A5C" w:rsidRDefault="000C7A5C" w:rsidP="00906FA0">
            <w:pPr>
              <w:rPr>
                <w:rFonts w:eastAsiaTheme="minorEastAsia"/>
              </w:rPr>
            </w:pPr>
          </w:p>
        </w:tc>
        <w:tc>
          <w:tcPr>
            <w:tcW w:w="7655" w:type="dxa"/>
          </w:tcPr>
          <w:p w14:paraId="45FC1459" w14:textId="75CE667E" w:rsidR="000C7A5C" w:rsidRDefault="000C7A5C" w:rsidP="00906FA0">
            <w:pPr>
              <w:rPr>
                <w:rFonts w:eastAsiaTheme="minorEastAsia"/>
              </w:rPr>
            </w:pPr>
            <m:oMathPara>
              <m:oMath>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n</m:t>
                    </m:r>
                  </m:e>
                </m:acc>
              </m:oMath>
            </m:oMathPara>
          </w:p>
        </w:tc>
        <w:tc>
          <w:tcPr>
            <w:tcW w:w="657" w:type="dxa"/>
          </w:tcPr>
          <w:p w14:paraId="72A571B2" w14:textId="79917B8B" w:rsidR="000C7A5C" w:rsidRDefault="000C7A5C"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8</w:t>
            </w:r>
            <w:r>
              <w:rPr>
                <w:rFonts w:eastAsiaTheme="minorEastAsia"/>
              </w:rPr>
              <w:fldChar w:fldCharType="end"/>
            </w:r>
            <w:r>
              <w:rPr>
                <w:rFonts w:eastAsiaTheme="minorEastAsia"/>
              </w:rPr>
              <w:t>)</w:t>
            </w:r>
          </w:p>
        </w:tc>
      </w:tr>
    </w:tbl>
    <w:p w14:paraId="0ED5C226" w14:textId="29BC667C" w:rsidR="005C2F8B" w:rsidRDefault="00C3641B" w:rsidP="006A7EB6">
      <w:pPr>
        <w:rPr>
          <w:rFonts w:eastAsiaTheme="minorEastAsia"/>
        </w:rPr>
      </w:pPr>
      <w:r>
        <w:rPr>
          <w:rFonts w:eastAsiaTheme="minorEastAsia"/>
        </w:rPr>
        <w:t>Finally, since</w:t>
      </w:r>
    </w:p>
    <w:p w14:paraId="3BB469C8" w14:textId="4736A773" w:rsidR="00C3641B" w:rsidRDefault="0090226F" w:rsidP="00C3641B">
      <w:pPr>
        <w:jc w:val="center"/>
        <w:rPr>
          <w:rFonts w:eastAsiaTheme="minorEastAsia"/>
        </w:rPr>
      </w:p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n</m:t>
                </m:r>
              </m:e>
            </m:acc>
          </m:e>
        </m:d>
        <m:acc>
          <m:accPr>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t</m:t>
                </m:r>
              </m:e>
            </m:acc>
          </m:e>
        </m:d>
        <m:acc>
          <m:accPr>
            <m:ctrlPr>
              <w:rPr>
                <w:rFonts w:ascii="Cambria Math" w:eastAsiaTheme="minorEastAsia" w:hAnsi="Cambria Math"/>
                <w:i/>
              </w:rPr>
            </m:ctrlPr>
          </m:accPr>
          <m:e>
            <m:r>
              <w:rPr>
                <w:rFonts w:ascii="Cambria Math" w:eastAsiaTheme="minorEastAsia" w:hAnsi="Cambria Math"/>
              </w:rPr>
              <m:t>t</m:t>
            </m:r>
          </m:e>
        </m:acc>
      </m:oMath>
      <w:r w:rsidR="00C3641B">
        <w:rPr>
          <w:rFonts w:eastAsiaTheme="minorEastAsia"/>
        </w:rPr>
        <w:t>,</w:t>
      </w:r>
    </w:p>
    <w:p w14:paraId="243B3B94" w14:textId="0E8DEE60" w:rsidR="00C3641B" w:rsidRDefault="00C3641B" w:rsidP="00C3641B">
      <w:pPr>
        <w:jc w:val="both"/>
        <w:rPr>
          <w:rFonts w:eastAsiaTheme="minorEastAsia"/>
        </w:rPr>
      </w:pPr>
      <w:r>
        <w:rPr>
          <w:rFonts w:eastAsiaTheme="minorEastAsia"/>
        </w:rPr>
        <w:t>Subbing in equations (</w:t>
      </w:r>
      <w:r w:rsidR="00D01BB0">
        <w:rPr>
          <w:rFonts w:eastAsiaTheme="minorEastAsia"/>
        </w:rPr>
        <w:t>4</w:t>
      </w:r>
      <w:r>
        <w:rPr>
          <w:rFonts w:eastAsiaTheme="minorEastAsia"/>
        </w:rPr>
        <w:t>) and (</w:t>
      </w:r>
      <w:r w:rsidR="00D01BB0">
        <w:rPr>
          <w:rFonts w:eastAsiaTheme="minorEastAsia"/>
        </w:rPr>
        <w:t>7</w:t>
      </w:r>
      <w:r>
        <w:rPr>
          <w:rFonts w:eastAsiaTheme="minorEastAsia"/>
        </w:rPr>
        <w:t>), along with a lot of manipulation, allows the determination of the new velocity vector in terms of the current positions and velocities of the balls at the time of the colli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A6149F" w14:paraId="5E3FD55D" w14:textId="77777777" w:rsidTr="00E37C7E">
        <w:tc>
          <w:tcPr>
            <w:tcW w:w="704" w:type="dxa"/>
          </w:tcPr>
          <w:p w14:paraId="3F307070" w14:textId="77777777" w:rsidR="00A6149F" w:rsidRDefault="00A6149F" w:rsidP="00906FA0">
            <w:pPr>
              <w:rPr>
                <w:rFonts w:eastAsiaTheme="minorEastAsia"/>
              </w:rPr>
            </w:pPr>
          </w:p>
        </w:tc>
        <w:tc>
          <w:tcPr>
            <w:tcW w:w="7655" w:type="dxa"/>
          </w:tcPr>
          <w:p w14:paraId="4056468A" w14:textId="3CEC4D9D" w:rsidR="00A6149F" w:rsidRDefault="0090226F" w:rsidP="006638ED">
            <w:pPr>
              <w:jc w:val="both"/>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2</m:t>
                            </m:r>
                          </m:sub>
                        </m:sSub>
                      </m:e>
                    </m:d>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2</m:t>
                                    </m:r>
                                  </m:sub>
                                </m:sSub>
                              </m:e>
                            </m:d>
                          </m:e>
                        </m:d>
                      </m:e>
                      <m:sup>
                        <m:r>
                          <w:rPr>
                            <w:rFonts w:ascii="Cambria Math" w:eastAsiaTheme="minorEastAsia" w:hAnsi="Cambria Math"/>
                          </w:rPr>
                          <m:t>2</m:t>
                        </m:r>
                      </m:sup>
                    </m:sSup>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2</m:t>
                        </m:r>
                      </m:sub>
                    </m:sSub>
                  </m:e>
                </m:d>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e>
                            </m:d>
                          </m:e>
                        </m:d>
                      </m:e>
                      <m:sup>
                        <m:r>
                          <w:rPr>
                            <w:rFonts w:ascii="Cambria Math" w:eastAsiaTheme="minorEastAsia" w:hAnsi="Cambria Math"/>
                          </w:rPr>
                          <m:t>2</m:t>
                        </m:r>
                      </m:sup>
                    </m:sSup>
                  </m:den>
                </m:f>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oMath>
            </m:oMathPara>
          </w:p>
        </w:tc>
        <w:tc>
          <w:tcPr>
            <w:tcW w:w="657" w:type="dxa"/>
          </w:tcPr>
          <w:p w14:paraId="48DCEB68" w14:textId="1B90802C" w:rsidR="00A6149F" w:rsidRDefault="00A6149F"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9</w:t>
            </w:r>
            <w:r>
              <w:rPr>
                <w:rFonts w:eastAsiaTheme="minorEastAsia"/>
              </w:rPr>
              <w:fldChar w:fldCharType="end"/>
            </w:r>
            <w:r>
              <w:rPr>
                <w:rFonts w:eastAsiaTheme="minorEastAsia"/>
              </w:rPr>
              <w:t>)</w:t>
            </w:r>
          </w:p>
        </w:tc>
      </w:tr>
    </w:tbl>
    <w:p w14:paraId="755B8145" w14:textId="22EF295D" w:rsidR="002E5B13" w:rsidRDefault="00A6149F" w:rsidP="00752A2D">
      <w:pPr>
        <w:rPr>
          <w:rFonts w:eastAsiaTheme="minorEastAsia"/>
        </w:rPr>
      </w:pPr>
      <w:r>
        <w:t xml:space="preserve">The same process can be done wit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2</m:t>
            </m:r>
          </m:sub>
        </m:sSub>
        <m:r>
          <w:rPr>
            <w:rFonts w:ascii="Cambria Math" w:hAnsi="Cambria Math"/>
          </w:rPr>
          <m:t>'</m:t>
        </m:r>
      </m:oMath>
      <w:r>
        <w:rPr>
          <w:rFonts w:eastAsiaTheme="minorEastAsia"/>
        </w:rPr>
        <w:t xml:space="preserve"> and the relative velocity and positions according to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oMath>
      <w:r>
        <w:rPr>
          <w:rFonts w:eastAsiaTheme="minorEastAsia"/>
        </w:rPr>
        <w:t xml:space="preserve"> to produce the following resul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57"/>
      </w:tblGrid>
      <w:tr w:rsidR="00A6149F" w14:paraId="6D3EB81C" w14:textId="77777777" w:rsidTr="00E37C7E">
        <w:tc>
          <w:tcPr>
            <w:tcW w:w="704" w:type="dxa"/>
          </w:tcPr>
          <w:p w14:paraId="442A6459" w14:textId="77777777" w:rsidR="00A6149F" w:rsidRDefault="00A6149F" w:rsidP="00906FA0">
            <w:pPr>
              <w:rPr>
                <w:rFonts w:eastAsiaTheme="minorEastAsia"/>
              </w:rPr>
            </w:pPr>
          </w:p>
        </w:tc>
        <w:tc>
          <w:tcPr>
            <w:tcW w:w="7655" w:type="dxa"/>
          </w:tcPr>
          <w:p w14:paraId="29588EAA" w14:textId="401CC0DD" w:rsidR="00A6149F" w:rsidRPr="006638ED" w:rsidRDefault="0090226F" w:rsidP="00906FA0">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v</m:t>
                        </m:r>
                      </m:e>
                    </m:acc>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e>
                            </m:d>
                          </m:e>
                        </m:d>
                      </m:e>
                      <m:sup>
                        <m:r>
                          <w:rPr>
                            <w:rFonts w:ascii="Cambria Math" w:eastAsiaTheme="minorEastAsia" w:hAnsi="Cambria Math"/>
                          </w:rPr>
                          <m:t>2</m:t>
                        </m:r>
                      </m:sup>
                    </m:sSup>
                  </m:den>
                </m:f>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oMath>
            </m:oMathPara>
          </w:p>
        </w:tc>
        <w:tc>
          <w:tcPr>
            <w:tcW w:w="657" w:type="dxa"/>
          </w:tcPr>
          <w:p w14:paraId="4565CB8D" w14:textId="25F16918" w:rsidR="00A6149F" w:rsidRDefault="00A6149F" w:rsidP="00906FA0">
            <w:pPr>
              <w:rPr>
                <w:rFonts w:eastAsiaTheme="minorEastAsia"/>
              </w:rPr>
            </w:pPr>
            <w:r>
              <w:rPr>
                <w:rFonts w:eastAsiaTheme="minorEastAsia"/>
              </w:rPr>
              <w:t>(</w:t>
            </w:r>
            <w:r>
              <w:rPr>
                <w:rFonts w:eastAsiaTheme="minorEastAsia"/>
              </w:rPr>
              <w:fldChar w:fldCharType="begin"/>
            </w:r>
            <w:r>
              <w:rPr>
                <w:rFonts w:eastAsiaTheme="minorEastAsia"/>
              </w:rPr>
              <w:instrText xml:space="preserve"> SEQ Eq \* MERGEFORMAT </w:instrText>
            </w:r>
            <w:r>
              <w:rPr>
                <w:rFonts w:eastAsiaTheme="minorEastAsia"/>
              </w:rPr>
              <w:fldChar w:fldCharType="separate"/>
            </w:r>
            <w:r w:rsidR="00CD69C7">
              <w:rPr>
                <w:rFonts w:eastAsiaTheme="minorEastAsia"/>
                <w:noProof/>
              </w:rPr>
              <w:t>10</w:t>
            </w:r>
            <w:r>
              <w:rPr>
                <w:rFonts w:eastAsiaTheme="minorEastAsia"/>
              </w:rPr>
              <w:fldChar w:fldCharType="end"/>
            </w:r>
            <w:r>
              <w:rPr>
                <w:rFonts w:eastAsiaTheme="minorEastAsia"/>
              </w:rPr>
              <w:t>)</w:t>
            </w:r>
          </w:p>
        </w:tc>
      </w:tr>
    </w:tbl>
    <w:p w14:paraId="15A6136E" w14:textId="630EC04F" w:rsidR="00194347" w:rsidRDefault="00A6149F" w:rsidP="00752A2D">
      <w:pPr>
        <w:rPr>
          <w:rFonts w:eastAsiaTheme="minorEastAsia"/>
        </w:rPr>
      </w:pPr>
      <w:r>
        <w:t xml:space="preserve">Where </w:t>
      </w:r>
      <m:oMath>
        <m:r>
          <w:rPr>
            <w:rFonts w:ascii="Cambria Math" w:hAnsi="Cambria Math"/>
          </w:rPr>
          <m:t>∆</m:t>
        </m:r>
        <m:acc>
          <m:accPr>
            <m:chr m:val="⃗"/>
            <m:ctrlPr>
              <w:rPr>
                <w:rFonts w:ascii="Cambria Math" w:hAnsi="Cambria Math"/>
                <w:i/>
              </w:rPr>
            </m:ctrlPr>
          </m:accPr>
          <m:e>
            <m:r>
              <w:rPr>
                <w:rFonts w:ascii="Cambria Math" w:hAnsi="Cambria Math"/>
              </w:rPr>
              <m:t>v</m:t>
            </m:r>
          </m:e>
        </m:acc>
      </m:oMath>
      <w:r>
        <w:rPr>
          <w:rFonts w:eastAsiaTheme="minorEastAsia"/>
        </w:rPr>
        <w:t xml:space="preserve"> and </w:t>
      </w:r>
      <m:oMath>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oMath>
      <w:r>
        <w:rPr>
          <w:rFonts w:eastAsiaTheme="minorEastAsia"/>
        </w:rPr>
        <w:t xml:space="preserve"> are the same as in equation (</w:t>
      </w:r>
      <w:r w:rsidR="00D01BB0">
        <w:rPr>
          <w:rFonts w:eastAsiaTheme="minorEastAsia"/>
        </w:rPr>
        <w:t>8</w:t>
      </w:r>
      <w:r>
        <w:rPr>
          <w:rFonts w:eastAsiaTheme="minorEastAsia"/>
        </w:rPr>
        <w:t>)</w:t>
      </w:r>
    </w:p>
    <w:p w14:paraId="0608A227" w14:textId="684B4420" w:rsidR="004E67C9" w:rsidRDefault="00C14D5D" w:rsidP="00FD4C1F">
      <w:pPr>
        <w:pStyle w:val="Heading2"/>
      </w:pPr>
      <w:r>
        <w:t>Friction</w:t>
      </w:r>
    </w:p>
    <w:p w14:paraId="2A817F75" w14:textId="09ECB3A6" w:rsidR="00FD4C1F" w:rsidRPr="00FD4C1F" w:rsidRDefault="00FD4C1F" w:rsidP="00FD4C1F">
      <w:pPr>
        <w:jc w:val="both"/>
      </w:pPr>
      <w:r>
        <w:t xml:space="preserve">There are 3 types of forces that cause a loss of energy that will be investigated for the purpose of </w:t>
      </w:r>
      <w:r w:rsidR="00516C4C">
        <w:t xml:space="preserve">this billiard simulation; static friction, kinetic friction and collision dampening. In each case, the presence of these phenomena </w:t>
      </w:r>
      <w:r w:rsidR="0028784F">
        <w:t xml:space="preserve">makes this system </w:t>
      </w:r>
      <w:r w:rsidR="008A2F17">
        <w:t xml:space="preserve">not perfectly elastic due to the loss of energy to other forms, most notably friction. </w:t>
      </w:r>
      <w:r w:rsidR="000618B1">
        <w:t xml:space="preserve">Up until this point, all collisions and motion of the balls are </w:t>
      </w:r>
      <w:r w:rsidR="001A3605">
        <w:t xml:space="preserve">assumed to be perfectly elastic, with no loss of momentum or energy. </w:t>
      </w:r>
    </w:p>
    <w:p w14:paraId="301F15D0" w14:textId="79AFE985" w:rsidR="004E67C9" w:rsidRDefault="004E67C9" w:rsidP="004E67C9">
      <w:pPr>
        <w:pStyle w:val="Heading4"/>
      </w:pPr>
      <w:r>
        <w:t>Static Friction</w:t>
      </w:r>
    </w:p>
    <w:p w14:paraId="6C9E8AAD" w14:textId="1A93347D" w:rsidR="004E67C9" w:rsidRDefault="00B6063E" w:rsidP="009004BC">
      <w:pPr>
        <w:jc w:val="both"/>
      </w:pPr>
      <w:r>
        <w:t xml:space="preserve">This is the force present in keeping the </w:t>
      </w:r>
      <w:r w:rsidR="009004BC">
        <w:t xml:space="preserve">balls from being moved in the first place. It is present to resist a change in motion before </w:t>
      </w:r>
      <w:r w:rsidR="005D6C06">
        <w:t xml:space="preserve">it occurs, once there is motion, there can be no static friction. </w:t>
      </w:r>
      <w:r w:rsidR="00FE7F50">
        <w:t xml:space="preserve">This means that in order for a ball to </w:t>
      </w:r>
      <w:r w:rsidR="00930017">
        <w:t xml:space="preserve">start moving, the force that it is being hit with must be large enough to overcome the force </w:t>
      </w:r>
      <w:r w:rsidR="00380DCF">
        <w:t>as dictated b</w:t>
      </w:r>
      <w:r w:rsidR="00930017">
        <w:t xml:space="preserve">y the static friction coefficient </w:t>
      </w:r>
      <w:r w:rsidR="00EF6358">
        <w:fldChar w:fldCharType="begin"/>
      </w:r>
      <w:r w:rsidR="00EF6358">
        <w:instrText xml:space="preserve"> ADDIN EN.CITE &lt;EndNote&gt;&lt;Cite&gt;&lt;Author&gt;Bloomfield&lt;/Author&gt;&lt;Year&gt;2016&lt;/Year&gt;&lt;RecNum&gt;15&lt;/RecNum&gt;&lt;DisplayText&gt;[8]&lt;/DisplayText&gt;&lt;record&gt;&lt;rec-number&gt;15&lt;/rec-number&gt;&lt;foreign-keys&gt;&lt;key app="EN" db-id="v505dppp3d0ssaefz9m5psxgt5e2wzt2a5aw" timestamp="1559105434"&gt;15&lt;/key&gt;&lt;/foreign-keys&gt;&lt;ref-type name="Book"&gt;6&lt;/ref-type&gt;&lt;contributors&gt;&lt;authors&gt;&lt;author&gt;Louis Bloomfield&lt;/author&gt;&lt;/authors&gt;&lt;/contributors&gt;&lt;titles&gt;&lt;title&gt;How things work: the physics of everyday life&lt;/title&gt;&lt;/titles&gt;&lt;edition&gt;6th&lt;/edition&gt;&lt;section&gt;594&lt;/section&gt;&lt;dates&gt;&lt;year&gt;2016&lt;/year&gt;&lt;/dates&gt;&lt;pub-location&gt;New York&lt;/pub-location&gt;&lt;publisher&gt;John Wiley &amp;amp; Sons, Inc.&lt;/publisher&gt;&lt;urls&gt;&lt;/urls&gt;&lt;/record&gt;&lt;/Cite&gt;&lt;/EndNote&gt;</w:instrText>
      </w:r>
      <w:r w:rsidR="00EF6358">
        <w:fldChar w:fldCharType="separate"/>
      </w:r>
      <w:r w:rsidR="00EF6358">
        <w:rPr>
          <w:noProof/>
        </w:rPr>
        <w:t>[8]</w:t>
      </w:r>
      <w:r w:rsidR="00EF6358">
        <w:fldChar w:fldCharType="end"/>
      </w:r>
      <w:r w:rsidR="00930017">
        <w:t>.</w:t>
      </w:r>
      <w:r w:rsidR="00380DCF">
        <w:t xml:space="preserve"> The relationship between the </w:t>
      </w:r>
      <w:r w:rsidR="00917940">
        <w:t>static friction and the force due to static friction is given by</w:t>
      </w:r>
    </w:p>
    <w:p w14:paraId="1C5156B6" w14:textId="10BE08F7" w:rsidR="00917940" w:rsidRPr="002B60FA" w:rsidRDefault="0090226F" w:rsidP="009004BC">
      <w:pPr>
        <w:jc w:val="both"/>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s</m:t>
              </m:r>
            </m:sub>
          </m:sSub>
        </m:oMath>
      </m:oMathPara>
    </w:p>
    <w:p w14:paraId="7652558F" w14:textId="0E78862B" w:rsidR="002B60FA" w:rsidRPr="002B60FA" w:rsidRDefault="00632E14" w:rsidP="009004BC">
      <w:pPr>
        <w:jc w:val="both"/>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Pr>
          <w:rFonts w:eastAsiaTheme="minorEastAsia"/>
        </w:rPr>
        <w:t xml:space="preserve"> is the force of static frictio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w:r w:rsidR="00AD650A">
        <w:rPr>
          <w:rFonts w:eastAsiaTheme="minorEastAsia"/>
        </w:rPr>
        <w:t xml:space="preserve"> is the normal forc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oMath>
      <w:r w:rsidR="00AD650A">
        <w:rPr>
          <w:rFonts w:eastAsiaTheme="minorEastAsia"/>
        </w:rPr>
        <w:t xml:space="preserve"> is the coefficient of static friction. </w:t>
      </w:r>
    </w:p>
    <w:p w14:paraId="5DE57736" w14:textId="342101EE" w:rsidR="00D15C3F" w:rsidRDefault="006D1E6C" w:rsidP="006D1E6C">
      <w:pPr>
        <w:pStyle w:val="Heading4"/>
      </w:pPr>
      <w:r>
        <w:t>Kinetic Friction</w:t>
      </w:r>
    </w:p>
    <w:p w14:paraId="7153D529" w14:textId="53F56B34" w:rsidR="006D1E6C" w:rsidRDefault="006D1E6C" w:rsidP="006D1E6C">
      <w:pPr>
        <w:jc w:val="both"/>
      </w:pPr>
      <w:r>
        <w:t xml:space="preserve">Once a ball overcomes the </w:t>
      </w:r>
      <w:r w:rsidR="00F510FE">
        <w:t xml:space="preserve">force of static friction, the static friction is </w:t>
      </w:r>
      <w:r w:rsidR="00E8690E">
        <w:t>replaced by</w:t>
      </w:r>
      <w:r w:rsidR="00F510FE">
        <w:t xml:space="preserve"> kinetic friction that resists the </w:t>
      </w:r>
      <w:r w:rsidR="006976FF">
        <w:t xml:space="preserve">motion of the ball. This produces a force that acts in the opposite direction of the motion of the ball. </w:t>
      </w:r>
      <w:r w:rsidR="009A5778">
        <w:t xml:space="preserve">This form of friction attempts to slow down the ball </w:t>
      </w:r>
      <w:r w:rsidR="00962182">
        <w:t xml:space="preserve">as a result of the smoothness, or rather lack of, </w:t>
      </w:r>
      <w:r w:rsidR="00CF14D1">
        <w:t xml:space="preserve">of the surface of the table. </w:t>
      </w:r>
      <w:r w:rsidR="002D4D19">
        <w:t xml:space="preserve">Most of this energy is being converted into </w:t>
      </w:r>
      <w:r w:rsidR="00D126D4">
        <w:t>thermal energy onto the felt of the table, with an addition of a small amount of sound energy</w:t>
      </w:r>
      <w:r w:rsidR="007B2060">
        <w:fldChar w:fldCharType="begin"/>
      </w:r>
      <w:r w:rsidR="007B2060">
        <w:instrText xml:space="preserve"> ADDIN EN.CITE &lt;EndNote&gt;&lt;Cite&gt;&lt;Author&gt;Bloomfield&lt;/Author&gt;&lt;Year&gt;2016&lt;/Year&gt;&lt;RecNum&gt;15&lt;/RecNum&gt;&lt;DisplayText&gt;[8]&lt;/DisplayText&gt;&lt;record&gt;&lt;rec-number&gt;15&lt;/rec-number&gt;&lt;foreign-keys&gt;&lt;key app="EN" db-id="v505dppp3d0ssaefz9m5psxgt5e2wzt2a5aw" timestamp="1559105434"&gt;15&lt;/key&gt;&lt;/foreign-keys&gt;&lt;ref-type name="Book"&gt;6&lt;/ref-type&gt;&lt;contributors&gt;&lt;authors&gt;&lt;author&gt;Louis Bloomfield&lt;/author&gt;&lt;/authors&gt;&lt;/contributors&gt;&lt;titles&gt;&lt;title&gt;How things work: the physics of everyday life&lt;/title&gt;&lt;/titles&gt;&lt;edition&gt;6th&lt;/edition&gt;&lt;section&gt;594&lt;/section&gt;&lt;dates&gt;&lt;year&gt;2016&lt;/year&gt;&lt;/dates&gt;&lt;pub-location&gt;New York&lt;/pub-location&gt;&lt;publisher&gt;John Wiley &amp;amp; Sons, Inc.&lt;/publisher&gt;&lt;urls&gt;&lt;/urls&gt;&lt;/record&gt;&lt;/Cite&gt;&lt;/EndNote&gt;</w:instrText>
      </w:r>
      <w:r w:rsidR="007B2060">
        <w:fldChar w:fldCharType="separate"/>
      </w:r>
      <w:r w:rsidR="007B2060">
        <w:rPr>
          <w:noProof/>
        </w:rPr>
        <w:t>[8]</w:t>
      </w:r>
      <w:r w:rsidR="007B2060">
        <w:fldChar w:fldCharType="end"/>
      </w:r>
      <w:r w:rsidR="00D126D4">
        <w:t xml:space="preserve">. </w:t>
      </w:r>
      <w:r w:rsidR="007B2060">
        <w:t xml:space="preserve">Similar to static friction, the </w:t>
      </w:r>
      <w:r w:rsidR="00676AED">
        <w:t>equation to find the force due to kinetic friction is given by</w:t>
      </w:r>
    </w:p>
    <w:p w14:paraId="2C8E8514" w14:textId="328E53F7" w:rsidR="00676AED" w:rsidRPr="00676AED" w:rsidRDefault="0090226F" w:rsidP="00676AED">
      <w:pPr>
        <w:jc w:val="both"/>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oMath>
      </m:oMathPara>
    </w:p>
    <w:p w14:paraId="091E7C64" w14:textId="6846C500" w:rsidR="00676AED" w:rsidRDefault="00676AED" w:rsidP="006D1E6C">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k</m:t>
            </m:r>
          </m:sub>
        </m:sSub>
      </m:oMath>
      <w:r>
        <w:rPr>
          <w:rFonts w:eastAsiaTheme="minorEastAsia"/>
        </w:rPr>
        <w:t xml:space="preserve"> is the force </w:t>
      </w:r>
      <w:r w:rsidR="00CF1E84">
        <w:rPr>
          <w:rFonts w:eastAsiaTheme="minorEastAsia"/>
        </w:rPr>
        <w:t xml:space="preserve">of kinetic </w:t>
      </w:r>
      <w:r>
        <w:rPr>
          <w:rFonts w:eastAsiaTheme="minorEastAsia"/>
        </w:rPr>
        <w:t xml:space="preserve">frictio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oMath>
      <w:r>
        <w:rPr>
          <w:rFonts w:eastAsiaTheme="minorEastAsia"/>
        </w:rPr>
        <w:t xml:space="preserve"> is the normal forc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s</m:t>
            </m:r>
          </m:sub>
        </m:sSub>
      </m:oMath>
      <w:r>
        <w:rPr>
          <w:rFonts w:eastAsiaTheme="minorEastAsia"/>
        </w:rPr>
        <w:t xml:space="preserve"> is the coefficient of </w:t>
      </w:r>
      <w:r w:rsidR="00CF1E84">
        <w:rPr>
          <w:rFonts w:eastAsiaTheme="minorEastAsia"/>
        </w:rPr>
        <w:t>kinetic</w:t>
      </w:r>
      <w:r>
        <w:rPr>
          <w:rFonts w:eastAsiaTheme="minorEastAsia"/>
        </w:rPr>
        <w:t xml:space="preserve"> friction. </w:t>
      </w:r>
    </w:p>
    <w:p w14:paraId="10E2C9D3" w14:textId="64D10E54" w:rsidR="00205AA7" w:rsidRDefault="00205AA7" w:rsidP="00205AA7">
      <w:pPr>
        <w:pStyle w:val="Heading4"/>
      </w:pPr>
      <w:r>
        <w:t>Collision Dampeners</w:t>
      </w:r>
    </w:p>
    <w:p w14:paraId="431FA59A" w14:textId="315ABBCD" w:rsidR="00CF1E84" w:rsidRPr="00CF1E84" w:rsidRDefault="006B71D3" w:rsidP="00BE0209">
      <w:pPr>
        <w:jc w:val="both"/>
      </w:pPr>
      <w:r>
        <w:t xml:space="preserve">In real life, during impact of a ball with either the felt or another ball, </w:t>
      </w:r>
      <w:r w:rsidR="00BE0209">
        <w:t>energy will be lost. Only collisions within a vacuum will result in a perfectly elastic transfer of momentum and energy</w:t>
      </w:r>
      <w:r w:rsidR="00A25F29">
        <w:t xml:space="preserve">, in which case the collision coefficient would be equal to 1.0 or 100%. However, since this is not the case, </w:t>
      </w:r>
      <w:r w:rsidR="00A03A69">
        <w:t xml:space="preserve">energy is lost in the forms of mainly sound and heat energy when a collision occurs. </w:t>
      </w:r>
      <w:r w:rsidR="00E83722">
        <w:t>Generally speaking, the experimental values for such a coefficient range from approximately 0.9-0.96</w:t>
      </w:r>
      <w:r w:rsidR="005B2F7F">
        <w:fldChar w:fldCharType="begin"/>
      </w:r>
      <w:r w:rsidR="005B2F7F">
        <w:instrText xml:space="preserve"> ADDIN EN.CITE &lt;EndNote&gt;&lt;Cite&gt;&lt;Author&gt;Alciatore&lt;/Author&gt;&lt;Year&gt;2005&lt;/Year&gt;&lt;RecNum&gt;16&lt;/RecNum&gt;&lt;DisplayText&gt;[9]&lt;/DisplayText&gt;&lt;record&gt;&lt;rec-number&gt;16&lt;/rec-number&gt;&lt;foreign-keys&gt;&lt;key app="EN" db-id="v505dppp3d0ssaefz9m5psxgt5e2wzt2a5aw" timestamp="1559105738"&gt;16&lt;/key&gt;&lt;/foreign-keys&gt;&lt;ref-type name="Journal Article"&gt;17&lt;/ref-type&gt;&lt;contributors&gt;&lt;authors&gt;&lt;author&gt;David Alciatore&lt;/author&gt;&lt;/authors&gt;&lt;/contributors&gt;&lt;titles&gt;&lt;title&gt;90° and 30° Rule Follow-up – Part III: inelasticity and friction&lt;/title&gt;&lt;secondary-title&gt;Illustrated Principles&lt;/secondary-title&gt;&lt;/titles&gt;&lt;periodical&gt;&lt;full-title&gt;Illustrated Principles&lt;/full-title&gt;&lt;/periodical&gt;&lt;pages&gt;4&lt;/pages&gt;&lt;number&gt;April&lt;/number&gt;&lt;dates&gt;&lt;year&gt;2005&lt;/year&gt;&lt;/dates&gt;&lt;urls&gt;&lt;related-urls&gt;&lt;url&gt;https://billiards.colostate.edu/bd_articles/2005/april05.pdf&lt;/url&gt;&lt;/related-urls&gt;&lt;/urls&gt;&lt;/record&gt;&lt;/Cite&gt;&lt;/EndNote&gt;</w:instrText>
      </w:r>
      <w:r w:rsidR="005B2F7F">
        <w:fldChar w:fldCharType="separate"/>
      </w:r>
      <w:r w:rsidR="005B2F7F">
        <w:rPr>
          <w:noProof/>
        </w:rPr>
        <w:t>[9]</w:t>
      </w:r>
      <w:r w:rsidR="005B2F7F">
        <w:fldChar w:fldCharType="end"/>
      </w:r>
      <w:r w:rsidR="00E83722">
        <w:t xml:space="preserve">. </w:t>
      </w:r>
      <w:r w:rsidR="005B2F7F">
        <w:t xml:space="preserve">This means that approximately 90-96% of </w:t>
      </w:r>
      <w:r w:rsidR="0053012C">
        <w:t xml:space="preserve">kinetic energy before a collision will remain as kinetic energy after the collision. </w:t>
      </w:r>
    </w:p>
    <w:p w14:paraId="1448983F" w14:textId="7EC98261" w:rsidR="00342989" w:rsidRDefault="00342989" w:rsidP="00342989">
      <w:pPr>
        <w:pStyle w:val="Heading2"/>
        <w:rPr>
          <w:rFonts w:eastAsiaTheme="minorEastAsia"/>
        </w:rPr>
      </w:pPr>
      <w:r>
        <w:rPr>
          <w:rFonts w:eastAsiaTheme="minorEastAsia"/>
        </w:rPr>
        <w:t>Summary of Assumptions</w:t>
      </w:r>
    </w:p>
    <w:p w14:paraId="1B59DCBB" w14:textId="28493A0E" w:rsidR="00E51525" w:rsidRPr="009D247A" w:rsidRDefault="009D247A" w:rsidP="003773B8">
      <w:pPr>
        <w:pStyle w:val="ListParagraph"/>
        <w:numPr>
          <w:ilvl w:val="0"/>
          <w:numId w:val="2"/>
        </w:numPr>
        <w:jc w:val="both"/>
      </w:pPr>
      <w:r>
        <w:t>The mass of all balls is equal, despite the minor (</w:t>
      </w:r>
      <m:oMath>
        <m:r>
          <w:rPr>
            <w:rFonts w:ascii="Cambria Math" w:hAnsi="Cambria Math"/>
          </w:rPr>
          <m:t>0.014 kg</m:t>
        </m:r>
      </m:oMath>
      <w:r>
        <w:rPr>
          <w:rFonts w:eastAsiaTheme="minorEastAsia"/>
        </w:rPr>
        <w:t>) variance between the cue ball and the others</w:t>
      </w:r>
    </w:p>
    <w:p w14:paraId="269BD0C7" w14:textId="2BF413F0" w:rsidR="009D247A" w:rsidRDefault="009D247A" w:rsidP="009D247A">
      <w:pPr>
        <w:pStyle w:val="ListParagraph"/>
        <w:numPr>
          <w:ilvl w:val="0"/>
          <w:numId w:val="2"/>
        </w:numPr>
      </w:pPr>
      <w:r>
        <w:t xml:space="preserve">There is no angular momentum </w:t>
      </w:r>
      <w:r w:rsidR="00BC46ED">
        <w:t xml:space="preserve">(meaning no spin) on the balls. </w:t>
      </w:r>
      <w:r w:rsidR="00594F93">
        <w:t>This simplifi</w:t>
      </w:r>
      <w:r w:rsidR="006376E2">
        <w:t>es the simulation and makes it more achievable in the given timeframe</w:t>
      </w:r>
    </w:p>
    <w:p w14:paraId="4DADB7BA" w14:textId="06CCA552" w:rsidR="00C1619E" w:rsidRDefault="00C1619E" w:rsidP="009D247A">
      <w:pPr>
        <w:pStyle w:val="ListParagraph"/>
        <w:numPr>
          <w:ilvl w:val="0"/>
          <w:numId w:val="2"/>
        </w:numPr>
      </w:pPr>
      <w:r>
        <w:t xml:space="preserve">Three types of </w:t>
      </w:r>
      <w:r w:rsidR="0091259A">
        <w:t>forces causing a loss of energy; kinetic friction, collision dampening and static friction</w:t>
      </w:r>
    </w:p>
    <w:p w14:paraId="35BAC1E4" w14:textId="2A63DDEE" w:rsidR="00341A90" w:rsidRDefault="006B1622" w:rsidP="00C1619E">
      <w:pPr>
        <w:pStyle w:val="ListParagraph"/>
        <w:numPr>
          <w:ilvl w:val="1"/>
          <w:numId w:val="2"/>
        </w:numPr>
      </w:pPr>
      <w:r>
        <w:t xml:space="preserve">The </w:t>
      </w:r>
      <w:r w:rsidR="00E221D6">
        <w:t>kinetic friction coefficient</w:t>
      </w:r>
      <w:r w:rsidR="000C3041">
        <w:t xml:space="preserve"> variable</w:t>
      </w:r>
      <w:r w:rsidR="00E221D6">
        <w:t xml:space="preserve"> in the program is </w:t>
      </w:r>
      <w:r w:rsidR="000C3041">
        <w:t>the magnitude of kinetic friction acting</w:t>
      </w:r>
      <w:r w:rsidR="00216E5B">
        <w:t xml:space="preserve"> (</w:t>
      </w:r>
      <w:r w:rsidR="00474930">
        <w:t>reasonable values for this variable range from 0.7-1.5</w:t>
      </w:r>
      <w:r w:rsidR="00DA4C65">
        <w:t>).</w:t>
      </w:r>
    </w:p>
    <w:p w14:paraId="1E40D489" w14:textId="5445C475" w:rsidR="000C3041" w:rsidRDefault="000C3041" w:rsidP="00C1619E">
      <w:pPr>
        <w:pStyle w:val="ListParagraph"/>
        <w:numPr>
          <w:ilvl w:val="1"/>
          <w:numId w:val="2"/>
        </w:numPr>
      </w:pPr>
      <w:r>
        <w:t xml:space="preserve">The </w:t>
      </w:r>
      <w:r w:rsidR="0098130F">
        <w:t xml:space="preserve">collision dampening variable is a decimal that is representative of </w:t>
      </w:r>
      <w:r w:rsidR="00B12C41">
        <w:t>the percentage of kinetic energy that stays as kinetic energy during a collision</w:t>
      </w:r>
      <w:r w:rsidR="00E41DC8">
        <w:t xml:space="preserve">. Acts during ball-ball collisions and also ball-wall collisions </w:t>
      </w:r>
      <w:r w:rsidR="00DA4C65">
        <w:t>(good value found to be 0.9</w:t>
      </w:r>
      <w:r w:rsidR="00474930">
        <w:t>5</w:t>
      </w:r>
      <w:r w:rsidR="00DA4C65">
        <w:t>).</w:t>
      </w:r>
    </w:p>
    <w:p w14:paraId="6D875E50" w14:textId="5809ACCD" w:rsidR="00DA4C65" w:rsidRDefault="00B53690" w:rsidP="00DA4C65">
      <w:pPr>
        <w:pStyle w:val="ListParagraph"/>
        <w:numPr>
          <w:ilvl w:val="1"/>
          <w:numId w:val="2"/>
        </w:numPr>
      </w:pPr>
      <w:r>
        <w:t xml:space="preserve">The static friction coefficient variable in the program is </w:t>
      </w:r>
      <w:r w:rsidR="00BE131E">
        <w:t>the minimum speed that a ball must hit another stationary ball with</w:t>
      </w:r>
      <w:r w:rsidR="00E41DC8">
        <w:t xml:space="preserve">, </w:t>
      </w:r>
      <w:r w:rsidR="00BE131E">
        <w:t xml:space="preserve">in order </w:t>
      </w:r>
      <w:r w:rsidR="00E41DC8">
        <w:t>to cause it to move</w:t>
      </w:r>
      <w:r w:rsidR="00DA4C65">
        <w:t xml:space="preserve"> (a good value was found to be 0.2).</w:t>
      </w:r>
    </w:p>
    <w:p w14:paraId="30DD5EE3" w14:textId="60B16EC7" w:rsidR="00330037" w:rsidRDefault="00E41DC8" w:rsidP="00330037">
      <w:pPr>
        <w:pStyle w:val="ListParagraph"/>
        <w:numPr>
          <w:ilvl w:val="2"/>
          <w:numId w:val="2"/>
        </w:numPr>
      </w:pPr>
      <w:r>
        <w:t>All of these</w:t>
      </w:r>
      <w:r w:rsidR="00330037">
        <w:t xml:space="preserve"> dampeners can be turned off in the first few lines of the program</w:t>
      </w:r>
    </w:p>
    <w:p w14:paraId="05F19129" w14:textId="77777777" w:rsidR="002D0C4D" w:rsidRPr="00342989" w:rsidRDefault="002D0C4D" w:rsidP="002D0C4D"/>
    <w:p w14:paraId="1223581B" w14:textId="70F7AE97" w:rsidR="00194347" w:rsidRDefault="00194347">
      <w:pPr>
        <w:rPr>
          <w:rFonts w:eastAsiaTheme="minorEastAsia"/>
        </w:rPr>
      </w:pPr>
      <w:r>
        <w:rPr>
          <w:rFonts w:eastAsiaTheme="minorEastAsia"/>
        </w:rPr>
        <w:br w:type="page"/>
      </w:r>
    </w:p>
    <w:p w14:paraId="68F1CC31" w14:textId="781728E5" w:rsidR="00194347" w:rsidRDefault="00194347" w:rsidP="00194347">
      <w:pPr>
        <w:pStyle w:val="Heading1"/>
        <w:rPr>
          <w:rFonts w:eastAsiaTheme="minorEastAsia"/>
        </w:rPr>
      </w:pPr>
      <w:r>
        <w:rPr>
          <w:rFonts w:eastAsiaTheme="minorEastAsia"/>
        </w:rPr>
        <w:lastRenderedPageBreak/>
        <w:t>Program Breakdown</w:t>
      </w:r>
    </w:p>
    <w:p w14:paraId="2B88CC5C" w14:textId="3A149FF1" w:rsidR="00194347" w:rsidRDefault="00194347" w:rsidP="00194347"/>
    <w:p w14:paraId="4448B512" w14:textId="2DC7CA95" w:rsidR="00194347" w:rsidRDefault="00194347" w:rsidP="00194347">
      <w:pPr>
        <w:pStyle w:val="Heading2"/>
      </w:pPr>
      <w:r>
        <w:t>Overview</w:t>
      </w:r>
    </w:p>
    <w:p w14:paraId="64B37D02" w14:textId="1F2C653F" w:rsidR="001F3822" w:rsidRDefault="001F3822" w:rsidP="001F3822">
      <w:pPr>
        <w:jc w:val="both"/>
      </w:pPr>
      <w:r>
        <w:t xml:space="preserve">The constructed program uses a triple looping structure inside the main function in order to loop through each ball and check for collisions. The first, and largest, loop is a while loop that basically specifies how long the program will run for. Its ending conditions are if the current step number exceeds the maximum number of steps as dictated by a maximum time limit, or if all of the velocities of </w:t>
      </w:r>
      <w:r w:rsidR="005B5EE7">
        <w:t xml:space="preserve">all </w:t>
      </w:r>
      <w:r>
        <w:t>the balls on the table go below a certain tolerance value</w:t>
      </w:r>
      <w:r w:rsidR="005B5EE7">
        <w:t>. This tolerance value is needed because otherwise the program will run for a large, unnecessary amount of time where the balls are visually still but still mathematically having a non-zero speed</w:t>
      </w:r>
      <w:r>
        <w:t xml:space="preserve">. The first nested for loop loops through the indexes of each element in an array of balls, checking </w:t>
      </w:r>
      <w:r w:rsidR="005B5EE7">
        <w:t xml:space="preserve">for a </w:t>
      </w:r>
      <w:r>
        <w:t>collision against</w:t>
      </w:r>
      <w:r w:rsidR="005B5EE7">
        <w:t xml:space="preserve"> all</w:t>
      </w:r>
      <w:r>
        <w:t xml:space="preserve"> wall</w:t>
      </w:r>
      <w:r w:rsidR="005B5EE7">
        <w:t>s</w:t>
      </w:r>
      <w:r>
        <w:t>. The final indented looping structure goes from the index after the current index of the previous for loop all the way through the rest of the elements. Within this loop, the two balls</w:t>
      </w:r>
      <w:r w:rsidR="005B5EE7">
        <w:t xml:space="preserve">, one with </w:t>
      </w:r>
      <w:r>
        <w:t xml:space="preserve">the current index from the first loop and the </w:t>
      </w:r>
      <w:r w:rsidR="005B5EE7">
        <w:t xml:space="preserve">other with </w:t>
      </w:r>
      <w:r>
        <w:t xml:space="preserve">current index of the second loop, are compared against each other for a collision between them. If a collision </w:t>
      </w:r>
      <w:r w:rsidR="005B5EE7">
        <w:t xml:space="preserve">is present, the program will then update their velocities accordingly. </w:t>
      </w:r>
    </w:p>
    <w:p w14:paraId="0911132B" w14:textId="406A69AB" w:rsidR="005B5EE7" w:rsidRDefault="005B5EE7" w:rsidP="001F3822">
      <w:pPr>
        <w:jc w:val="both"/>
      </w:pPr>
      <w:r>
        <w:t>The pseudocode for the basic structure of the program described is written below.</w:t>
      </w:r>
    </w:p>
    <w:p w14:paraId="3F9CC470" w14:textId="6BC6CCD2" w:rsidR="005B5EE7" w:rsidRDefault="005B5EE7" w:rsidP="005B5EE7">
      <w:pPr>
        <w:rPr>
          <w:rFonts w:ascii="Courier New" w:hAnsi="Courier New" w:cs="Courier New"/>
        </w:rPr>
      </w:pPr>
      <w:r>
        <w:rPr>
          <w:rFonts w:ascii="Courier New" w:hAnsi="Courier New" w:cs="Courier New"/>
        </w:rPr>
        <w:t>WHILE ii &lt; numSteps AND BALLS ARE NOT STILL</w:t>
      </w:r>
      <w:r>
        <w:rPr>
          <w:rFonts w:ascii="Courier New" w:hAnsi="Courier New" w:cs="Courier New"/>
        </w:rPr>
        <w:br/>
      </w:r>
      <w:r>
        <w:rPr>
          <w:rFonts w:ascii="Courier New" w:hAnsi="Courier New" w:cs="Courier New"/>
        </w:rPr>
        <w:tab/>
        <w:t>FOR jj=1 TO numBalls</w:t>
      </w:r>
      <w:r>
        <w:rPr>
          <w:rFonts w:ascii="Courier New" w:hAnsi="Courier New" w:cs="Courier New"/>
        </w:rPr>
        <w:br/>
      </w:r>
      <w:r>
        <w:rPr>
          <w:rFonts w:ascii="Courier New" w:hAnsi="Courier New" w:cs="Courier New"/>
        </w:rPr>
        <w:tab/>
      </w:r>
      <w:r>
        <w:rPr>
          <w:rFonts w:ascii="Courier New" w:hAnsi="Courier New" w:cs="Courier New"/>
        </w:rPr>
        <w:tab/>
        <w:t>CHECK IF ball jj HAS COLLIDED WITH WALL</w:t>
      </w:r>
      <w:r>
        <w:rPr>
          <w:rFonts w:ascii="Courier New" w:hAnsi="Courier New" w:cs="Courier New"/>
        </w:rPr>
        <w:br/>
      </w:r>
      <w:r>
        <w:rPr>
          <w:rFonts w:ascii="Courier New" w:hAnsi="Courier New" w:cs="Courier New"/>
        </w:rPr>
        <w:tab/>
      </w:r>
      <w:r>
        <w:rPr>
          <w:rFonts w:ascii="Courier New" w:hAnsi="Courier New" w:cs="Courier New"/>
        </w:rPr>
        <w:tab/>
        <w:t>FOR kk=jj+1 TO numBalls</w:t>
      </w:r>
      <w:r>
        <w:rPr>
          <w:rFonts w:ascii="Courier New" w:hAnsi="Courier New" w:cs="Courier New"/>
        </w:rPr>
        <w:br/>
      </w:r>
      <w:r>
        <w:rPr>
          <w:rFonts w:ascii="Courier New" w:hAnsi="Courier New" w:cs="Courier New"/>
        </w:rPr>
        <w:tab/>
      </w:r>
      <w:r>
        <w:rPr>
          <w:rFonts w:ascii="Courier New" w:hAnsi="Courier New" w:cs="Courier New"/>
        </w:rPr>
        <w:tab/>
      </w:r>
      <w:r>
        <w:rPr>
          <w:rFonts w:ascii="Courier New" w:hAnsi="Courier New" w:cs="Courier New"/>
        </w:rPr>
        <w:tab/>
        <w:t>CHECK IF ball jj HAS COLLIDED WITH ball kk</w:t>
      </w:r>
      <w:r>
        <w:rPr>
          <w:rFonts w:ascii="Courier New" w:hAnsi="Courier New" w:cs="Courier New"/>
        </w:rPr>
        <w:br/>
      </w:r>
      <w:r>
        <w:rPr>
          <w:rFonts w:ascii="Courier New" w:hAnsi="Courier New" w:cs="Courier New"/>
        </w:rPr>
        <w:tab/>
      </w:r>
      <w:r>
        <w:rPr>
          <w:rFonts w:ascii="Courier New" w:hAnsi="Courier New" w:cs="Courier New"/>
        </w:rPr>
        <w:tab/>
      </w:r>
      <w:r>
        <w:rPr>
          <w:rFonts w:ascii="Courier New" w:hAnsi="Courier New" w:cs="Courier New"/>
        </w:rPr>
        <w:tab/>
        <w:t>UPDATE VELOCITIES ACCORDINGLY</w:t>
      </w:r>
      <w:r>
        <w:rPr>
          <w:rFonts w:ascii="Courier New" w:hAnsi="Courier New" w:cs="Courier New"/>
        </w:rPr>
        <w:br/>
      </w:r>
      <w:r>
        <w:rPr>
          <w:rFonts w:ascii="Courier New" w:hAnsi="Courier New" w:cs="Courier New"/>
        </w:rPr>
        <w:tab/>
      </w:r>
      <w:r>
        <w:rPr>
          <w:rFonts w:ascii="Courier New" w:hAnsi="Courier New" w:cs="Courier New"/>
        </w:rPr>
        <w:tab/>
        <w:t>END FOR</w:t>
      </w:r>
      <w:r>
        <w:rPr>
          <w:rFonts w:ascii="Courier New" w:hAnsi="Courier New" w:cs="Courier New"/>
        </w:rPr>
        <w:br/>
      </w:r>
      <w:r>
        <w:rPr>
          <w:rFonts w:ascii="Courier New" w:hAnsi="Courier New" w:cs="Courier New"/>
        </w:rPr>
        <w:tab/>
        <w:t>END FOR</w:t>
      </w:r>
      <w:r>
        <w:rPr>
          <w:rFonts w:ascii="Courier New" w:hAnsi="Courier New" w:cs="Courier New"/>
        </w:rPr>
        <w:br/>
        <w:t>END WHILE</w:t>
      </w:r>
    </w:p>
    <w:p w14:paraId="53E23AD2" w14:textId="36DBF48B" w:rsidR="005B5EE7" w:rsidRPr="005B5EE7" w:rsidRDefault="0082080C" w:rsidP="0082080C">
      <w:pPr>
        <w:jc w:val="both"/>
        <w:rPr>
          <w:rFonts w:cstheme="minorHAnsi"/>
        </w:rPr>
      </w:pPr>
      <w:r>
        <w:rPr>
          <w:rFonts w:cstheme="minorHAnsi"/>
        </w:rPr>
        <w:t xml:space="preserve">All of the plotting and calculations for the conservation laws are done first inside the first while loop. Once the current frame has been plotted, the positions of the balls in the next frame are updated in a separate variable called “nextTable”. From this point forward, all of the ball objects that are being compared are from the “nextTable” and all the adjustments to the velocities of these balls are made to “table” (the current table). What this does is it basically will adjust the velocity of a ball that is about to collide, with either another ball or a wall, before the collision takes place. This eliminates any possible visual error that could end up showing two balls overlapping each other because technically nothing will ever collide. This also eliminates the slight possibility of having these two balls begin to merge together as one due to </w:t>
      </w:r>
      <w:r w:rsidR="00493434">
        <w:rPr>
          <w:rFonts w:cstheme="minorHAnsi"/>
        </w:rPr>
        <w:t xml:space="preserve">a possible infinitely overlapping (colliding) occurrence. </w:t>
      </w:r>
    </w:p>
    <w:p w14:paraId="49C7E16A" w14:textId="692BA073" w:rsidR="00194347" w:rsidRDefault="0072493D" w:rsidP="00194347">
      <w:r>
        <w:t>For instance:</w:t>
      </w:r>
    </w:p>
    <w:p w14:paraId="0CC6A425" w14:textId="4519EA34" w:rsidR="0072493D" w:rsidRPr="0072493D" w:rsidRDefault="0072493D" w:rsidP="00194347">
      <w:pPr>
        <w:rPr>
          <w:rFonts w:ascii="Courier New" w:hAnsi="Courier New" w:cs="Courier New"/>
        </w:rPr>
      </w:pPr>
      <w:r>
        <w:rPr>
          <w:rFonts w:ascii="Courier New" w:hAnsi="Courier New" w:cs="Courier New"/>
        </w:rPr>
        <w:t>WHILE ii &lt; numSteps AND BALLS ARE NOT STILL</w:t>
      </w:r>
      <w:r>
        <w:rPr>
          <w:rFonts w:ascii="Courier New" w:hAnsi="Courier New" w:cs="Courier New"/>
        </w:rPr>
        <w:br/>
      </w:r>
      <w:r>
        <w:rPr>
          <w:rFonts w:ascii="Courier New" w:hAnsi="Courier New" w:cs="Courier New"/>
        </w:rPr>
        <w:tab/>
        <w:t>PLOT TABLE</w:t>
      </w:r>
      <w:r>
        <w:rPr>
          <w:rFonts w:ascii="Courier New" w:hAnsi="Courier New" w:cs="Courier New"/>
        </w:rPr>
        <w:br/>
      </w:r>
      <w:r>
        <w:rPr>
          <w:rFonts w:ascii="Courier New" w:hAnsi="Courier New" w:cs="Courier New"/>
        </w:rPr>
        <w:tab/>
        <w:t>CONSERVATION LAW CALCULATIONS</w:t>
      </w:r>
      <w:r>
        <w:rPr>
          <w:rFonts w:ascii="Courier New" w:hAnsi="Courier New" w:cs="Courier New"/>
        </w:rPr>
        <w:br/>
      </w:r>
      <w:r>
        <w:rPr>
          <w:rFonts w:ascii="Courier New" w:hAnsi="Courier New" w:cs="Courier New"/>
        </w:rPr>
        <w:tab/>
        <w:t>nextTable := updatePositions &lt;- table</w:t>
      </w:r>
      <w:r>
        <w:rPr>
          <w:rFonts w:ascii="Courier New" w:hAnsi="Courier New" w:cs="Courier New"/>
        </w:rPr>
        <w:br/>
      </w:r>
      <w:r>
        <w:rPr>
          <w:rFonts w:ascii="Courier New" w:hAnsi="Courier New" w:cs="Courier New"/>
        </w:rPr>
        <w:tab/>
        <w:t>CALCULATE NEW VELOCITIES AND PUT INTO “table” VALUES</w:t>
      </w:r>
      <w:r>
        <w:rPr>
          <w:rFonts w:ascii="Courier New" w:hAnsi="Courier New" w:cs="Courier New"/>
        </w:rPr>
        <w:br/>
      </w:r>
      <w:r>
        <w:rPr>
          <w:rFonts w:ascii="Courier New" w:hAnsi="Courier New" w:cs="Courier New"/>
        </w:rPr>
        <w:tab/>
        <w:t>table := updatePositions &lt;- table</w:t>
      </w:r>
      <w:r>
        <w:rPr>
          <w:rFonts w:ascii="Courier New" w:hAnsi="Courier New" w:cs="Courier New"/>
        </w:rPr>
        <w:br/>
        <w:t>END WHILE</w:t>
      </w:r>
    </w:p>
    <w:p w14:paraId="1975FADD" w14:textId="7A894A4E" w:rsidR="00194347" w:rsidRDefault="00194347" w:rsidP="00194347">
      <w:pPr>
        <w:pStyle w:val="Heading2"/>
      </w:pPr>
      <w:r>
        <w:lastRenderedPageBreak/>
        <w:t xml:space="preserve">Numerical Method – Fourth Order Runge-Kutta </w:t>
      </w:r>
    </w:p>
    <w:p w14:paraId="7FF47935" w14:textId="77777777" w:rsidR="00501C63" w:rsidRPr="00501C63" w:rsidRDefault="00501C63" w:rsidP="00501C63"/>
    <w:p w14:paraId="28EAE70D" w14:textId="170FA61F" w:rsidR="00E27952" w:rsidRDefault="000104D2" w:rsidP="000104D2">
      <w:pPr>
        <w:jc w:val="both"/>
        <w:rPr>
          <w:rFonts w:eastAsiaTheme="minorEastAsia"/>
        </w:rPr>
      </w:pPr>
      <w:r>
        <w:rPr>
          <w:rFonts w:eastAsiaTheme="minorEastAsia"/>
        </w:rPr>
        <w:t>Fourth order Runge-Kutta is a numerical integration method based off the first four terms of the Taylor expansion</w:t>
      </w:r>
      <w:r w:rsidR="002B15ED">
        <w:rPr>
          <w:rFonts w:eastAsiaTheme="minorEastAsia"/>
        </w:rPr>
        <w:fldChar w:fldCharType="begin"/>
      </w:r>
      <w:r w:rsidR="002B15ED">
        <w:rPr>
          <w:rFonts w:eastAsiaTheme="minorEastAsia"/>
        </w:rPr>
        <w:instrText xml:space="preserve"> ADDIN EN.CITE &lt;EndNote&gt;&lt;Cite&gt;&lt;Author&gt;Kaw&lt;/Author&gt;&lt;Year&gt;2008&lt;/Year&gt;&lt;RecNum&gt;17&lt;/RecNum&gt;&lt;DisplayText&gt;[10]&lt;/DisplayText&gt;&lt;record&gt;&lt;rec-number&gt;17&lt;/rec-number&gt;&lt;foreign-keys&gt;&lt;key app="EN" db-id="v505dppp3d0ssaefz9m5psxgt5e2wzt2a5aw" timestamp="1559112519"&gt;17&lt;/key&gt;&lt;/foreign-keys&gt;&lt;ref-type name="Book"&gt;6&lt;/ref-type&gt;&lt;contributors&gt;&lt;authors&gt;&lt;author&gt;Autar Kaw&lt;/author&gt;&lt;author&gt;Egwu Kalu&lt;/author&gt;&lt;author&gt;Duc Nguyen&lt;/author&gt;&lt;/authors&gt;&lt;/contributors&gt;&lt;titles&gt;&lt;title&gt;Numerical Methods with Applications&lt;/title&gt;&lt;/titles&gt;&lt;edition&gt;1st&lt;/edition&gt;&lt;dates&gt;&lt;year&gt;2008&lt;/year&gt;&lt;/dates&gt;&lt;urls&gt;&lt;related-urls&gt;&lt;url&gt;http://nm.mathforcollege.com/topics/textbook_index.html&lt;/url&gt;&lt;/related-urls&gt;&lt;/urls&gt;&lt;/record&gt;&lt;/Cite&gt;&lt;/EndNote&gt;</w:instrText>
      </w:r>
      <w:r w:rsidR="002B15ED">
        <w:rPr>
          <w:rFonts w:eastAsiaTheme="minorEastAsia"/>
        </w:rPr>
        <w:fldChar w:fldCharType="separate"/>
      </w:r>
      <w:r w:rsidR="002B15ED">
        <w:rPr>
          <w:rFonts w:eastAsiaTheme="minorEastAsia"/>
          <w:noProof/>
        </w:rPr>
        <w:t>[10]</w:t>
      </w:r>
      <w:r w:rsidR="002B15ED">
        <w:rPr>
          <w:rFonts w:eastAsiaTheme="minorEastAsia"/>
        </w:rPr>
        <w:fldChar w:fldCharType="end"/>
      </w:r>
      <w:r>
        <w:rPr>
          <w:rFonts w:eastAsiaTheme="minorEastAsia"/>
        </w:rPr>
        <w:t>.</w:t>
      </w:r>
      <w:r w:rsidR="00D80FD6">
        <w:t xml:space="preserve"> Despite its very low </w:t>
      </w:r>
      <m:oMath>
        <m:r>
          <w:rPr>
            <w:rFonts w:ascii="Cambria Math" w:hAnsi="Cambria Math"/>
          </w:rPr>
          <m:t>O(</m:t>
        </m:r>
        <m:sSup>
          <m:sSupPr>
            <m:ctrlPr>
              <w:rPr>
                <w:rFonts w:ascii="Cambria Math" w:hAnsi="Cambria Math"/>
                <w:i/>
              </w:rPr>
            </m:ctrlPr>
          </m:sSupPr>
          <m:e>
            <m:r>
              <w:rPr>
                <w:rFonts w:ascii="Cambria Math" w:hAnsi="Cambria Math"/>
              </w:rPr>
              <m:t>h</m:t>
            </m:r>
          </m:e>
          <m:sup>
            <m:r>
              <w:rPr>
                <w:rFonts w:ascii="Cambria Math" w:hAnsi="Cambria Math"/>
              </w:rPr>
              <m:t>5</m:t>
            </m:r>
          </m:sup>
        </m:sSup>
        <m:r>
          <w:rPr>
            <w:rFonts w:ascii="Cambria Math" w:hAnsi="Cambria Math"/>
          </w:rPr>
          <m:t>)</m:t>
        </m:r>
      </m:oMath>
      <w:r w:rsidR="00D20EC9">
        <w:rPr>
          <w:rFonts w:eastAsiaTheme="minorEastAsia"/>
        </w:rPr>
        <w:t xml:space="preserve"> error, its accumulative nature means that </w:t>
      </w:r>
      <w:r w:rsidR="006A5977">
        <w:rPr>
          <w:rFonts w:eastAsiaTheme="minorEastAsia"/>
        </w:rPr>
        <w:t xml:space="preserve">program designers using RK4 will have to be careful when running the program for a longer period of time. </w:t>
      </w:r>
      <w:r w:rsidR="00932904">
        <w:rPr>
          <w:rFonts w:eastAsiaTheme="minorEastAsia"/>
        </w:rPr>
        <w:t xml:space="preserve">The main </w:t>
      </w:r>
      <w:r w:rsidR="00263A48">
        <w:rPr>
          <w:rFonts w:eastAsiaTheme="minorEastAsia"/>
        </w:rPr>
        <w:t xml:space="preserve">benefit of this method of numerical integration over other methods such as Velocity-Verlet is that it </w:t>
      </w:r>
      <w:r w:rsidR="00EA0642">
        <w:rPr>
          <w:rFonts w:eastAsiaTheme="minorEastAsia"/>
        </w:rPr>
        <w:t xml:space="preserve">does not matter what kind of force is acting. In comparison, the Velocity-Verlet method </w:t>
      </w:r>
      <w:r w:rsidR="00F44B00">
        <w:rPr>
          <w:rFonts w:eastAsiaTheme="minorEastAsia"/>
        </w:rPr>
        <w:t>becomes inaccurate when dealing with velocity-dependent forces</w:t>
      </w:r>
      <w:r w:rsidR="003E4F32">
        <w:rPr>
          <w:rFonts w:eastAsiaTheme="minorEastAsia"/>
        </w:rPr>
        <w:t>.</w:t>
      </w:r>
    </w:p>
    <w:p w14:paraId="2D57709F" w14:textId="4E64B5F3" w:rsidR="00D01BB0" w:rsidRDefault="00157940" w:rsidP="000104D2">
      <w:pPr>
        <w:jc w:val="both"/>
        <w:rPr>
          <w:rFonts w:eastAsiaTheme="minorEastAsia"/>
        </w:rPr>
      </w:pPr>
      <w:r>
        <w:rPr>
          <w:rFonts w:eastAsiaTheme="minorEastAsia"/>
        </w:rPr>
        <w:t xml:space="preserve">This method was chosen over the Velocity-Verlet method because </w:t>
      </w:r>
      <w:r w:rsidR="008664BB">
        <w:rPr>
          <w:rFonts w:eastAsiaTheme="minorEastAsia"/>
        </w:rPr>
        <w:t xml:space="preserve">of the </w:t>
      </w:r>
      <w:r w:rsidR="00D20537">
        <w:rPr>
          <w:rFonts w:eastAsiaTheme="minorEastAsia"/>
        </w:rPr>
        <w:t xml:space="preserve">extra lower order of error (Velocity-Verlet has error </w:t>
      </w:r>
      <m:oMath>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4</m:t>
            </m:r>
          </m:sup>
        </m:sSup>
        <m:r>
          <w:rPr>
            <w:rFonts w:ascii="Cambria Math" w:eastAsiaTheme="minorEastAsia" w:hAnsi="Cambria Math"/>
          </w:rPr>
          <m:t>)</m:t>
        </m:r>
      </m:oMath>
      <w:r w:rsidR="00D20537">
        <w:rPr>
          <w:rFonts w:eastAsiaTheme="minorEastAsia"/>
        </w:rPr>
        <w:t xml:space="preserve"> in position and </w:t>
      </w:r>
      <m:oMath>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3</m:t>
            </m:r>
          </m:sup>
        </m:sSup>
        <m:r>
          <w:rPr>
            <w:rFonts w:ascii="Cambria Math" w:eastAsiaTheme="minorEastAsia" w:hAnsi="Cambria Math"/>
          </w:rPr>
          <m:t>)</m:t>
        </m:r>
      </m:oMath>
      <w:r w:rsidR="00D20537">
        <w:rPr>
          <w:rFonts w:eastAsiaTheme="minorEastAsia"/>
        </w:rPr>
        <w:t xml:space="preserve"> </w:t>
      </w:r>
      <w:r w:rsidR="00620B07">
        <w:rPr>
          <w:rFonts w:eastAsiaTheme="minorEastAsia"/>
        </w:rPr>
        <w:t>in velocity).</w:t>
      </w:r>
      <w:r w:rsidR="00D40024">
        <w:rPr>
          <w:rFonts w:eastAsiaTheme="minorEastAsia"/>
        </w:rPr>
        <w:t xml:space="preserve"> Also, </w:t>
      </w:r>
      <w:r w:rsidR="005A61BB">
        <w:rPr>
          <w:rFonts w:eastAsiaTheme="minorEastAsia"/>
        </w:rPr>
        <w:t xml:space="preserve">although the frictional force between two solids is independent of the velocity of either of the solids, there is still a frictional component </w:t>
      </w:r>
      <w:r w:rsidR="008D5454">
        <w:rPr>
          <w:rFonts w:eastAsiaTheme="minorEastAsia"/>
        </w:rPr>
        <w:t xml:space="preserve">of force </w:t>
      </w:r>
      <w:r w:rsidR="00980156">
        <w:rPr>
          <w:rFonts w:eastAsiaTheme="minorEastAsia"/>
        </w:rPr>
        <w:t xml:space="preserve">acting </w:t>
      </w:r>
      <w:r w:rsidR="005A61BB">
        <w:rPr>
          <w:rFonts w:eastAsiaTheme="minorEastAsia"/>
        </w:rPr>
        <w:t xml:space="preserve">due to </w:t>
      </w:r>
      <w:r w:rsidR="00993F52">
        <w:rPr>
          <w:rFonts w:eastAsiaTheme="minorEastAsia"/>
        </w:rPr>
        <w:t>air resistance. This component would</w:t>
      </w:r>
      <w:r w:rsidR="00822129">
        <w:rPr>
          <w:rFonts w:eastAsiaTheme="minorEastAsia"/>
        </w:rPr>
        <w:t xml:space="preserve"> probably be much less compared to the friction produced by the ball on the felt due to the smoothness of the ball</w:t>
      </w:r>
      <w:r w:rsidR="002657CF">
        <w:rPr>
          <w:rFonts w:eastAsiaTheme="minorEastAsia"/>
        </w:rPr>
        <w:t>, but it is enough to still justify the use of RK4 over Velocity-Verlet.</w:t>
      </w:r>
    </w:p>
    <w:p w14:paraId="1F259E02" w14:textId="0475F76A" w:rsidR="00D01BB0" w:rsidRDefault="00943594" w:rsidP="007A20F2">
      <w:pPr>
        <w:jc w:val="both"/>
        <w:rPr>
          <w:rFonts w:eastAsiaTheme="minorEastAsia"/>
        </w:rPr>
      </w:pPr>
      <w:r>
        <w:rPr>
          <w:rFonts w:eastAsiaTheme="minorEastAsia"/>
        </w:rPr>
        <w:t xml:space="preserve">RK4 woks by calculating the </w:t>
      </w:r>
      <w:r w:rsidR="00470512">
        <w:rPr>
          <w:rFonts w:eastAsiaTheme="minorEastAsia"/>
        </w:rPr>
        <w:t xml:space="preserve">value of </w:t>
      </w:r>
      <w:r>
        <w:rPr>
          <w:rFonts w:eastAsiaTheme="minorEastAsia"/>
        </w:rPr>
        <w:t xml:space="preserve">derivative </w:t>
      </w:r>
      <w:r w:rsidR="00470512">
        <w:rPr>
          <w:rFonts w:eastAsiaTheme="minorEastAsia"/>
        </w:rPr>
        <w:t xml:space="preserve">at different points </w:t>
      </w:r>
      <w:r w:rsidR="00AF23AB">
        <w:rPr>
          <w:rFonts w:eastAsiaTheme="minorEastAsia"/>
        </w:rPr>
        <w:t xml:space="preserve">between the current point and the next point </w:t>
      </w:r>
      <w:r w:rsidR="002D06DE">
        <w:rPr>
          <w:rFonts w:eastAsiaTheme="minorEastAsia"/>
        </w:rPr>
        <w:t>(based on value of the derivative at the</w:t>
      </w:r>
      <w:r w:rsidR="009C15A7">
        <w:rPr>
          <w:rFonts w:eastAsiaTheme="minorEastAsia"/>
        </w:rPr>
        <w:t xml:space="preserve"> previous points</w:t>
      </w:r>
      <w:r w:rsidR="002D06DE">
        <w:rPr>
          <w:rFonts w:eastAsiaTheme="minorEastAsia"/>
        </w:rPr>
        <w:t xml:space="preserve">) </w:t>
      </w:r>
      <w:r w:rsidR="00AF23AB">
        <w:rPr>
          <w:rFonts w:eastAsiaTheme="minorEastAsia"/>
        </w:rPr>
        <w:t xml:space="preserve">in order to make an estimate of the position at the </w:t>
      </w:r>
      <w:r w:rsidR="007A20F2">
        <w:rPr>
          <w:rFonts w:eastAsiaTheme="minorEastAsia"/>
        </w:rPr>
        <w:t xml:space="preserve">next point in time. </w:t>
      </w:r>
      <w:r w:rsidR="008C232F">
        <w:rPr>
          <w:rFonts w:eastAsiaTheme="minorEastAsia"/>
        </w:rPr>
        <w:t>The pseudocode for fourth order Runge-Kutta is given as follows</w:t>
      </w:r>
    </w:p>
    <w:p w14:paraId="3A4D7DC0" w14:textId="23ED53F0" w:rsidR="008E0255" w:rsidRDefault="00850821" w:rsidP="00752A2D">
      <w:pPr>
        <w:rPr>
          <w:rFonts w:ascii="Courier New" w:eastAsiaTheme="minorEastAsia" w:hAnsi="Courier New" w:cs="Courier New"/>
        </w:rPr>
      </w:pPr>
      <w:r>
        <w:rPr>
          <w:rFonts w:ascii="Courier New" w:eastAsiaTheme="minorEastAsia" w:hAnsi="Courier New" w:cs="Courier New"/>
        </w:rPr>
        <w:t>F1 := f</w:t>
      </w:r>
      <w:r w:rsidR="004A4DB9">
        <w:rPr>
          <w:rFonts w:ascii="Courier New" w:eastAsiaTheme="minorEastAsia" w:hAnsi="Courier New" w:cs="Courier New"/>
        </w:rPr>
        <w:t xml:space="preserve"> &lt;- </w:t>
      </w:r>
      <w:r>
        <w:rPr>
          <w:rFonts w:ascii="Courier New" w:eastAsiaTheme="minorEastAsia" w:hAnsi="Courier New" w:cs="Courier New"/>
        </w:rPr>
        <w:t>x</w:t>
      </w:r>
      <w:r>
        <w:rPr>
          <w:rFonts w:ascii="Courier New" w:eastAsiaTheme="minorEastAsia" w:hAnsi="Courier New" w:cs="Courier New"/>
        </w:rPr>
        <w:br/>
        <w:t>F2 := f</w:t>
      </w:r>
      <w:r w:rsidR="004A4DB9">
        <w:rPr>
          <w:rFonts w:ascii="Courier New" w:eastAsiaTheme="minorEastAsia" w:hAnsi="Courier New" w:cs="Courier New"/>
        </w:rPr>
        <w:t xml:space="preserve"> &lt;- (</w:t>
      </w:r>
      <w:r w:rsidR="00F01480">
        <w:rPr>
          <w:rFonts w:ascii="Courier New" w:eastAsiaTheme="minorEastAsia" w:hAnsi="Courier New" w:cs="Courier New"/>
        </w:rPr>
        <w:t>x + ½*h*F1)</w:t>
      </w:r>
      <w:r w:rsidR="00F01480">
        <w:rPr>
          <w:rFonts w:ascii="Courier New" w:eastAsiaTheme="minorEastAsia" w:hAnsi="Courier New" w:cs="Courier New"/>
        </w:rPr>
        <w:br/>
        <w:t>F3 := f</w:t>
      </w:r>
      <w:r w:rsidR="004A4DB9">
        <w:rPr>
          <w:rFonts w:ascii="Courier New" w:eastAsiaTheme="minorEastAsia" w:hAnsi="Courier New" w:cs="Courier New"/>
        </w:rPr>
        <w:t xml:space="preserve"> &lt;- (</w:t>
      </w:r>
      <w:r w:rsidR="004E422D">
        <w:rPr>
          <w:rFonts w:ascii="Courier New" w:eastAsiaTheme="minorEastAsia" w:hAnsi="Courier New" w:cs="Courier New"/>
        </w:rPr>
        <w:t>x + ½*h*F2)</w:t>
      </w:r>
      <w:r w:rsidR="004E422D">
        <w:rPr>
          <w:rFonts w:ascii="Courier New" w:eastAsiaTheme="minorEastAsia" w:hAnsi="Courier New" w:cs="Courier New"/>
        </w:rPr>
        <w:br/>
        <w:t>F</w:t>
      </w:r>
      <w:r w:rsidR="008E0255">
        <w:rPr>
          <w:rFonts w:ascii="Courier New" w:eastAsiaTheme="minorEastAsia" w:hAnsi="Courier New" w:cs="Courier New"/>
        </w:rPr>
        <w:t>4</w:t>
      </w:r>
      <w:r w:rsidR="004E422D">
        <w:rPr>
          <w:rFonts w:ascii="Courier New" w:eastAsiaTheme="minorEastAsia" w:hAnsi="Courier New" w:cs="Courier New"/>
        </w:rPr>
        <w:t xml:space="preserve"> := f</w:t>
      </w:r>
      <w:r w:rsidR="004A4DB9">
        <w:rPr>
          <w:rFonts w:ascii="Courier New" w:eastAsiaTheme="minorEastAsia" w:hAnsi="Courier New" w:cs="Courier New"/>
        </w:rPr>
        <w:t xml:space="preserve"> &lt;- </w:t>
      </w:r>
      <w:r w:rsidR="004E422D">
        <w:rPr>
          <w:rFonts w:ascii="Courier New" w:eastAsiaTheme="minorEastAsia" w:hAnsi="Courier New" w:cs="Courier New"/>
        </w:rPr>
        <w:t>(x + h*F3)</w:t>
      </w:r>
      <w:r w:rsidR="008E0255">
        <w:rPr>
          <w:rFonts w:ascii="Courier New" w:eastAsiaTheme="minorEastAsia" w:hAnsi="Courier New" w:cs="Courier New"/>
        </w:rPr>
        <w:br/>
        <w:t xml:space="preserve">xNext := </w:t>
      </w:r>
      <w:r w:rsidR="004A4DB9">
        <w:rPr>
          <w:rFonts w:ascii="Courier New" w:eastAsiaTheme="minorEastAsia" w:hAnsi="Courier New" w:cs="Courier New"/>
        </w:rPr>
        <w:t>h/6 * (F1 + 2*F2 + 2*F3 + F4)</w:t>
      </w:r>
    </w:p>
    <w:p w14:paraId="4B0C8E20" w14:textId="03154D50" w:rsidR="00501C63" w:rsidRDefault="004A4DB9" w:rsidP="00E86A92">
      <w:pPr>
        <w:jc w:val="both"/>
        <w:rPr>
          <w:rFonts w:eastAsiaTheme="minorEastAsia"/>
        </w:rPr>
      </w:pPr>
      <w:r>
        <w:t xml:space="preserve">Where f is the </w:t>
      </w:r>
      <w:r w:rsidR="00C579EF">
        <w:t xml:space="preserve">derivative function, h is the </w:t>
      </w:r>
      <w:r w:rsidR="00E86A92">
        <w:t xml:space="preserve">timestep and xNext is the value corresponding to the next position of </w:t>
      </w:r>
      <m:oMath>
        <m:r>
          <w:rPr>
            <w:rFonts w:ascii="Cambria Math" w:hAnsi="Cambria Math"/>
          </w:rPr>
          <m:t>x</m:t>
        </m:r>
      </m:oMath>
      <w:r w:rsidR="00B22ACF">
        <w:t xml:space="preserve"> at time </w:t>
      </w:r>
      <m:oMath>
        <m:r>
          <w:rPr>
            <w:rFonts w:ascii="Cambria Math" w:hAnsi="Cambria Math"/>
          </w:rPr>
          <m:t>t+h</m:t>
        </m:r>
      </m:oMath>
      <w:r w:rsidR="00B22ACF">
        <w:rPr>
          <w:rFonts w:eastAsiaTheme="minorEastAsia"/>
        </w:rPr>
        <w:t>.</w:t>
      </w:r>
      <w:r w:rsidR="00BB204E">
        <w:rPr>
          <w:rFonts w:eastAsiaTheme="minorEastAsia"/>
        </w:rPr>
        <w:t xml:space="preserve"> </w:t>
      </w:r>
      <w:r w:rsidR="006837F5">
        <w:rPr>
          <w:rFonts w:eastAsiaTheme="minorEastAsia"/>
        </w:rPr>
        <w:fldChar w:fldCharType="begin"/>
      </w:r>
      <w:r w:rsidR="002B15ED">
        <w:rPr>
          <w:rFonts w:eastAsiaTheme="minorEastAsia"/>
        </w:rPr>
        <w:instrText xml:space="preserve"> ADDIN EN.CITE &lt;EndNote&gt;&lt;Cite&gt;&lt;Author&gt;Garcia&lt;/Author&gt;&lt;Year&gt;2015&lt;/Year&gt;&lt;RecNum&gt;2&lt;/RecNum&gt;&lt;DisplayText&gt;[11]&lt;/DisplayText&gt;&lt;record&gt;&lt;rec-number&gt;2&lt;/rec-number&gt;&lt;foreign-keys&gt;&lt;key app="EN" db-id="v505dppp3d0ssaefz9m5psxgt5e2wzt2a5aw" timestamp="1556363057"&gt;2&lt;/key&gt;&lt;/foreign-keys&gt;&lt;ref-type name="Book"&gt;6&lt;/ref-type&gt;&lt;contributors&gt;&lt;authors&gt;&lt;author&gt;Alejandro L. Garcia&lt;/author&gt;&lt;/authors&gt;&lt;/contributors&gt;&lt;titles&gt;&lt;title&gt;Numerical Methods for Physics&lt;/title&gt;&lt;/titles&gt;&lt;edition&gt;2&lt;/edition&gt;&lt;section&gt;423&lt;/section&gt;&lt;dates&gt;&lt;year&gt;2015&lt;/year&gt;&lt;/dates&gt;&lt;pub-location&gt;San Jose&lt;/pub-location&gt;&lt;publisher&gt;Alejandro L. Garcia&lt;/publisher&gt;&lt;urls&gt;&lt;/urls&gt;&lt;/record&gt;&lt;/Cite&gt;&lt;/EndNote&gt;</w:instrText>
      </w:r>
      <w:r w:rsidR="006837F5">
        <w:rPr>
          <w:rFonts w:eastAsiaTheme="minorEastAsia"/>
        </w:rPr>
        <w:fldChar w:fldCharType="separate"/>
      </w:r>
      <w:r w:rsidR="002B15ED">
        <w:rPr>
          <w:rFonts w:eastAsiaTheme="minorEastAsia"/>
          <w:noProof/>
        </w:rPr>
        <w:t>[11]</w:t>
      </w:r>
      <w:r w:rsidR="006837F5">
        <w:rPr>
          <w:rFonts w:eastAsiaTheme="minorEastAsia"/>
        </w:rPr>
        <w:fldChar w:fldCharType="end"/>
      </w:r>
    </w:p>
    <w:p w14:paraId="381FC0E0" w14:textId="6010BBA0" w:rsidR="00417155" w:rsidRDefault="008B7EDE" w:rsidP="00E86A92">
      <w:pPr>
        <w:jc w:val="both"/>
        <w:rPr>
          <w:rFonts w:eastAsiaTheme="minorEastAsia"/>
        </w:rPr>
      </w:pPr>
      <w:r>
        <w:t xml:space="preserve">When </w:t>
      </w:r>
      <w:r w:rsidR="0092611C">
        <w:t xml:space="preserve">using RK4 to integrate a two-dimensional problem, such as the billiards simulation </w:t>
      </w:r>
      <w:r w:rsidR="009C15A7">
        <w:t xml:space="preserve">problem </w:t>
      </w:r>
      <w:r w:rsidR="0092611C">
        <w:t xml:space="preserve">at hand, </w:t>
      </w:r>
      <w:r w:rsidR="00CB06A4">
        <w:t xml:space="preserve">the function, </w:t>
      </w:r>
      <m:oMath>
        <m:r>
          <w:rPr>
            <w:rFonts w:ascii="Cambria Math" w:hAnsi="Cambria Math"/>
          </w:rPr>
          <m:t>f</m:t>
        </m:r>
      </m:oMath>
      <w:r w:rsidR="00CB06A4">
        <w:t xml:space="preserve">, </w:t>
      </w:r>
      <w:r w:rsidR="001B5982">
        <w:t xml:space="preserve">now uses </w:t>
      </w:r>
      <w:r w:rsidR="00CB06A4">
        <w:rPr>
          <w:rFonts w:eastAsiaTheme="minorEastAsia"/>
        </w:rPr>
        <w:t xml:space="preserve">a </w:t>
      </w:r>
      <m:oMath>
        <m:r>
          <w:rPr>
            <w:rFonts w:ascii="Cambria Math" w:eastAsiaTheme="minorEastAsia" w:hAnsi="Cambria Math"/>
          </w:rPr>
          <m:t>2×2</m:t>
        </m:r>
      </m:oMath>
      <w:r w:rsidR="00CB06A4">
        <w:rPr>
          <w:rFonts w:eastAsiaTheme="minorEastAsia"/>
        </w:rPr>
        <w:t xml:space="preserve"> </w:t>
      </w:r>
      <w:r w:rsidR="006F139A">
        <w:rPr>
          <w:rFonts w:eastAsiaTheme="minorEastAsia"/>
        </w:rPr>
        <w:t>rather than a</w:t>
      </w:r>
      <w:r w:rsidR="001B5982">
        <w:t xml:space="preserve"> </w:t>
      </w:r>
      <m:oMath>
        <m:r>
          <w:rPr>
            <w:rFonts w:ascii="Cambria Math" w:hAnsi="Cambria Math"/>
          </w:rPr>
          <m:t>1×2</m:t>
        </m:r>
      </m:oMath>
      <w:r w:rsidR="001B5982">
        <w:rPr>
          <w:rFonts w:eastAsiaTheme="minorEastAsia"/>
        </w:rPr>
        <w:t xml:space="preserve"> vector</w:t>
      </w:r>
      <w:r w:rsidR="006F139A">
        <w:rPr>
          <w:rFonts w:eastAsiaTheme="minorEastAsia"/>
        </w:rPr>
        <w:t xml:space="preserve"> as for a one-dimensional problem</w:t>
      </w:r>
      <w:r w:rsidR="00CB06A4">
        <w:rPr>
          <w:rFonts w:eastAsiaTheme="minorEastAsia"/>
        </w:rPr>
        <w:t xml:space="preserve">. </w:t>
      </w:r>
      <w:r w:rsidR="0052535C">
        <w:rPr>
          <w:rFonts w:eastAsiaTheme="minorEastAsia"/>
        </w:rPr>
        <w:t xml:space="preserve">Another way of thinking of this is that it uses two </w:t>
      </w:r>
      <m:oMath>
        <m:r>
          <w:rPr>
            <w:rFonts w:ascii="Cambria Math" w:eastAsiaTheme="minorEastAsia" w:hAnsi="Cambria Math"/>
          </w:rPr>
          <m:t>2×1</m:t>
        </m:r>
      </m:oMath>
      <w:r w:rsidR="004E22BC">
        <w:rPr>
          <w:rFonts w:eastAsiaTheme="minorEastAsia"/>
        </w:rPr>
        <w:t xml:space="preserve"> vectors of the position and velocity and returns the derivative of each of those, the velocity and the acceleration respectively. </w:t>
      </w:r>
      <w:r w:rsidR="00417155">
        <w:rPr>
          <w:rFonts w:eastAsiaTheme="minorEastAsia"/>
        </w:rPr>
        <w:t>For instance,</w:t>
      </w:r>
    </w:p>
    <w:p w14:paraId="7CFAD013" w14:textId="6DC60D4A" w:rsidR="00417155" w:rsidRDefault="00417155" w:rsidP="00E86A92">
      <w:pPr>
        <w:jc w:val="both"/>
        <w:rPr>
          <w:rFonts w:eastAsiaTheme="minorEastAsia"/>
        </w:rPr>
      </w:pPr>
      <w:r>
        <w:rPr>
          <w:rFonts w:eastAsiaTheme="minorEastAsia"/>
        </w:rPr>
        <w:t>If</w:t>
      </w:r>
    </w:p>
    <w:p w14:paraId="176D2835" w14:textId="1C878DEE" w:rsidR="00913108" w:rsidRPr="00607796" w:rsidRDefault="0090226F" w:rsidP="00E86A92">
      <w:pPr>
        <w:jc w:val="both"/>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x y</m:t>
              </m:r>
            </m:e>
          </m:d>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y</m:t>
                  </m:r>
                </m:sub>
              </m:sSub>
            </m:e>
          </m:d>
        </m:oMath>
      </m:oMathPara>
    </w:p>
    <w:p w14:paraId="175CA45A" w14:textId="1C28761C" w:rsidR="00607796" w:rsidRPr="00AA2905" w:rsidRDefault="00607796" w:rsidP="00E86A92">
      <w:pPr>
        <w:jc w:val="both"/>
        <w:rPr>
          <w:rFonts w:eastAsiaTheme="minorEastAsia"/>
        </w:rPr>
      </w:pPr>
      <w:r>
        <w:rPr>
          <w:rFonts w:eastAsiaTheme="minorEastAsia"/>
        </w:rPr>
        <w:t xml:space="preserve">Can be </w:t>
      </w:r>
      <w:r w:rsidR="007E0620">
        <w:rPr>
          <w:rFonts w:eastAsiaTheme="minorEastAsia"/>
        </w:rPr>
        <w:t xml:space="preserve">written as a single </w:t>
      </w:r>
      <m:oMath>
        <m:r>
          <w:rPr>
            <w:rFonts w:ascii="Cambria Math" w:eastAsiaTheme="minorEastAsia" w:hAnsi="Cambria Math"/>
          </w:rPr>
          <m:t>2×2</m:t>
        </m:r>
      </m:oMath>
      <w:r w:rsidR="007E0620">
        <w:rPr>
          <w:rFonts w:eastAsiaTheme="minorEastAsia"/>
        </w:rPr>
        <w:t xml:space="preserve"> matrix,</w:t>
      </w:r>
    </w:p>
    <w:p w14:paraId="71AA4F41" w14:textId="77C80B67" w:rsidR="00AA2905" w:rsidRPr="00913108" w:rsidRDefault="00AA2905" w:rsidP="00E86A92">
      <w:pPr>
        <w:jc w:val="both"/>
        <w:rPr>
          <w:rFonts w:eastAsiaTheme="minorEastAsia"/>
        </w:rPr>
      </w:pPr>
      <m:oMathPara>
        <m:oMath>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x</m:t>
                    </m:r>
                  </m:e>
                  <m:e>
                    <m:r>
                      <w:rPr>
                        <w:rFonts w:ascii="Cambria Math" w:eastAsiaTheme="minorEastAsia" w:hAnsi="Cambria Math"/>
                      </w:rPr>
                      <m:t>y</m:t>
                    </m:r>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y</m:t>
                        </m:r>
                      </m:sub>
                    </m:sSub>
                  </m:e>
                </m:mr>
              </m:m>
            </m:e>
          </m:d>
        </m:oMath>
      </m:oMathPara>
    </w:p>
    <w:p w14:paraId="12E4FA02" w14:textId="0368C440" w:rsidR="00913108" w:rsidRDefault="00B00D63" w:rsidP="00E86A92">
      <w:pPr>
        <w:jc w:val="both"/>
        <w:rPr>
          <w:rFonts w:eastAsiaTheme="minorEastAsia"/>
        </w:rPr>
      </w:pPr>
      <w:r>
        <w:rPr>
          <w:rFonts w:eastAsiaTheme="minorEastAsia"/>
        </w:rPr>
        <w:t>When imported into the</w:t>
      </w:r>
      <w:r w:rsidR="00913108">
        <w:rPr>
          <w:rFonts w:eastAsiaTheme="minorEastAsia"/>
        </w:rPr>
        <w:t xml:space="preserve"> derivative function, </w:t>
      </w:r>
      <m:oMath>
        <m:r>
          <w:rPr>
            <w:rFonts w:ascii="Cambria Math" w:eastAsiaTheme="minorEastAsia" w:hAnsi="Cambria Math"/>
          </w:rPr>
          <m:t>f</m:t>
        </m:r>
      </m:oMath>
      <w:r w:rsidR="00913108">
        <w:rPr>
          <w:rFonts w:eastAsiaTheme="minorEastAsia"/>
        </w:rPr>
        <w:t xml:space="preserve">, </w:t>
      </w:r>
      <w:r>
        <w:rPr>
          <w:rFonts w:eastAsiaTheme="minorEastAsia"/>
        </w:rPr>
        <w:t xml:space="preserve">the function will </w:t>
      </w:r>
      <w:r w:rsidR="00913108">
        <w:rPr>
          <w:rFonts w:eastAsiaTheme="minorEastAsia"/>
        </w:rPr>
        <w:t>return the two vectors</w:t>
      </w:r>
    </w:p>
    <w:p w14:paraId="653D87F1" w14:textId="65BCEF40" w:rsidR="00B00D63" w:rsidRPr="00AE268A" w:rsidRDefault="0090226F" w:rsidP="00E86A92">
      <w:pPr>
        <w:jc w:val="both"/>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v</m:t>
              </m:r>
            </m:e>
          </m:acc>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y</m:t>
                  </m:r>
                </m:sub>
              </m:sSub>
            </m:e>
          </m:d>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a</m:t>
              </m:r>
            </m:e>
          </m:acc>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y</m:t>
                  </m:r>
                </m:sub>
              </m:sSub>
            </m:e>
          </m:d>
        </m:oMath>
      </m:oMathPara>
    </w:p>
    <w:p w14:paraId="1C336150" w14:textId="35F83C62" w:rsidR="00AE268A" w:rsidRDefault="00981485" w:rsidP="00E86A92">
      <w:pPr>
        <w:jc w:val="both"/>
        <w:rPr>
          <w:rFonts w:eastAsiaTheme="minorEastAsia"/>
        </w:rPr>
      </w:pPr>
      <w:r>
        <w:rPr>
          <w:rFonts w:eastAsiaTheme="minorEastAsia"/>
        </w:rPr>
        <w:t>In a single matrix</w:t>
      </w:r>
    </w:p>
    <w:p w14:paraId="0F3138F9" w14:textId="0F2BBDF2" w:rsidR="00981485" w:rsidRPr="00AE268A" w:rsidRDefault="00981485" w:rsidP="00E86A92">
      <w:pPr>
        <w:jc w:val="both"/>
        <w:rPr>
          <w:rFonts w:eastAsiaTheme="minorEastAsia"/>
        </w:rPr>
      </w:pPr>
      <m:oMathPara>
        <m:oMath>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e>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y</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m:t>
                        </m:r>
                      </m:sub>
                    </m:sSub>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y</m:t>
                        </m:r>
                      </m:sub>
                    </m:sSub>
                  </m:e>
                </m:mr>
              </m:m>
            </m:e>
          </m:d>
        </m:oMath>
      </m:oMathPara>
    </w:p>
    <w:p w14:paraId="72201943" w14:textId="565AEE06" w:rsidR="00194347" w:rsidRDefault="00832A01" w:rsidP="00832A01">
      <w:pPr>
        <w:pStyle w:val="Heading2"/>
        <w:rPr>
          <w:rFonts w:eastAsiaTheme="minorEastAsia"/>
        </w:rPr>
      </w:pPr>
      <w:r>
        <w:rPr>
          <w:rFonts w:eastAsiaTheme="minorEastAsia"/>
        </w:rPr>
        <w:lastRenderedPageBreak/>
        <w:t>Object Orientation</w:t>
      </w:r>
    </w:p>
    <w:p w14:paraId="796A2F46" w14:textId="2D777597" w:rsidR="00832A01" w:rsidRDefault="00572429" w:rsidP="00F56C0F">
      <w:pPr>
        <w:jc w:val="both"/>
      </w:pPr>
      <w:r>
        <w:t xml:space="preserve">In this program, </w:t>
      </w:r>
      <w:r w:rsidR="00EF5E81">
        <w:t xml:space="preserve">object orientation was chosen over the use of structs. The </w:t>
      </w:r>
      <w:r w:rsidR="00486066">
        <w:t xml:space="preserve">main </w:t>
      </w:r>
      <w:r w:rsidR="00EF5E81">
        <w:t xml:space="preserve">reason behind this was because </w:t>
      </w:r>
      <w:r w:rsidR="00486066">
        <w:t>having a list of class</w:t>
      </w:r>
      <w:r w:rsidR="008A6334">
        <w:t xml:space="preserve"> </w:t>
      </w:r>
      <w:r w:rsidR="00486066">
        <w:t>fields</w:t>
      </w:r>
      <w:r w:rsidR="008A6334">
        <w:t xml:space="preserve"> and structured static methods</w:t>
      </w:r>
      <w:r w:rsidR="00486066">
        <w:t xml:space="preserve"> </w:t>
      </w:r>
      <w:r w:rsidR="00DB4A6B">
        <w:t>for each object felt much neater and readable</w:t>
      </w:r>
      <w:r w:rsidR="001A2E2C">
        <w:t>. It made it easy to add and remove fields as I expanded and adjusted the structure of the program.</w:t>
      </w:r>
      <w:r w:rsidR="008B5D8C">
        <w:t xml:space="preserve"> In doing it this way, whenever a class field was added and I forgot to </w:t>
      </w:r>
      <w:r w:rsidR="001B1704">
        <w:t xml:space="preserve">include that new field when creating the object, a nice compiler error was thrown to me that prevented the program from running and told me exactly what the problem was. Comparing this to </w:t>
      </w:r>
      <w:r w:rsidR="00543A40">
        <w:t xml:space="preserve">having structs, forgetting a field would simply just be an instance of another struct </w:t>
      </w:r>
      <w:r w:rsidR="00DD50A4">
        <w:t xml:space="preserve">and may not even throw an error at all, depending on how/where that struct is stored. </w:t>
      </w:r>
    </w:p>
    <w:p w14:paraId="5AE6E657" w14:textId="3F0E0C2C" w:rsidR="00901F65" w:rsidRDefault="00901F65" w:rsidP="00F56C0F">
      <w:pPr>
        <w:jc w:val="both"/>
      </w:pPr>
      <w:r>
        <w:t xml:space="preserve">The skill of object orientation </w:t>
      </w:r>
      <w:r w:rsidR="00484BCB">
        <w:t xml:space="preserve">would also feel like a waste not to be used in this case. Object orientation </w:t>
      </w:r>
      <w:r w:rsidR="00F40129">
        <w:t>brings with it a clear line that</w:t>
      </w:r>
      <w:r w:rsidR="00B27B9F">
        <w:t xml:space="preserve">, to me, makes splitting up the program more logical. This becomes especially important </w:t>
      </w:r>
      <w:r w:rsidR="00602D80">
        <w:t>in programs with lots of code sprawled amongst various functions and files</w:t>
      </w:r>
      <w:r w:rsidR="00B54CE0">
        <w:t>. Object orientation means that all of the methods associated with one type of object could be logically kept within the same class container file as “static” methods</w:t>
      </w:r>
      <w:r w:rsidR="000E43D2">
        <w:t>.</w:t>
      </w:r>
    </w:p>
    <w:p w14:paraId="36146DA4" w14:textId="49F1232F" w:rsidR="00832A01" w:rsidRDefault="000E43D2" w:rsidP="00832A01">
      <w:r>
        <w:t xml:space="preserve">In this program, </w:t>
      </w:r>
      <w:r w:rsidR="00306273">
        <w:t xml:space="preserve">there are two objects that </w:t>
      </w:r>
      <w:r w:rsidR="00215785">
        <w:t>created and used; “board” and “ball”.</w:t>
      </w:r>
    </w:p>
    <w:p w14:paraId="7B431177" w14:textId="458DA22E" w:rsidR="00832A01" w:rsidRDefault="00832A01" w:rsidP="00727CFD">
      <w:pPr>
        <w:pStyle w:val="Heading2"/>
      </w:pPr>
      <w:r>
        <w:t>Files &amp; Functions</w:t>
      </w:r>
    </w:p>
    <w:p w14:paraId="023598BC" w14:textId="0D7A87AF" w:rsidR="00832A01" w:rsidRDefault="00832A01" w:rsidP="00832A01">
      <w:pPr>
        <w:pStyle w:val="Heading3"/>
      </w:pPr>
      <w:r>
        <w:t>ball.m</w:t>
      </w:r>
    </w:p>
    <w:p w14:paraId="71BBF0F8" w14:textId="4493C638" w:rsidR="00DB284A" w:rsidRDefault="00DB284A" w:rsidP="00DB284A">
      <w:pPr>
        <w:jc w:val="both"/>
      </w:pPr>
      <w:r>
        <w:t>This is the class container for a “ball” object. An instance of the “ball” class contains within it the class fields of</w:t>
      </w:r>
    </w:p>
    <w:p w14:paraId="742829EF" w14:textId="2F9A1170" w:rsidR="00DB284A" w:rsidRDefault="00DB284A" w:rsidP="00DB284A">
      <w:pPr>
        <w:pStyle w:val="ListParagraph"/>
        <w:numPr>
          <w:ilvl w:val="0"/>
          <w:numId w:val="6"/>
        </w:numPr>
        <w:jc w:val="both"/>
      </w:pPr>
      <w:r>
        <w:t>pos, a two-dimensional position vector of the ball</w:t>
      </w:r>
    </w:p>
    <w:p w14:paraId="736B0079" w14:textId="7AA5FDE1" w:rsidR="00DB284A" w:rsidRDefault="00DB284A" w:rsidP="00DB284A">
      <w:pPr>
        <w:pStyle w:val="ListParagraph"/>
        <w:numPr>
          <w:ilvl w:val="0"/>
          <w:numId w:val="6"/>
        </w:numPr>
        <w:jc w:val="both"/>
      </w:pPr>
      <w:r>
        <w:t>vel, a two-dimensional velocity vector of the ball</w:t>
      </w:r>
    </w:p>
    <w:p w14:paraId="4D099C25" w14:textId="25C418F9" w:rsidR="00DB284A" w:rsidRDefault="00DB284A" w:rsidP="00DB284A">
      <w:pPr>
        <w:pStyle w:val="ListParagraph"/>
        <w:numPr>
          <w:ilvl w:val="0"/>
          <w:numId w:val="6"/>
        </w:numPr>
        <w:jc w:val="both"/>
      </w:pPr>
      <w:r>
        <w:t>theta, a double representing the direction of the velocity</w:t>
      </w:r>
    </w:p>
    <w:p w14:paraId="3A27004A" w14:textId="228C66D2" w:rsidR="00DB284A" w:rsidRDefault="00DB284A" w:rsidP="00DB284A">
      <w:pPr>
        <w:pStyle w:val="ListParagraph"/>
        <w:numPr>
          <w:ilvl w:val="0"/>
          <w:numId w:val="6"/>
        </w:numPr>
        <w:jc w:val="both"/>
      </w:pPr>
      <w:r>
        <w:t>radius, a double representing the radius of the ball</w:t>
      </w:r>
    </w:p>
    <w:p w14:paraId="7F514347" w14:textId="4168D826" w:rsidR="00DB284A" w:rsidRDefault="00DB284A" w:rsidP="00DB284A">
      <w:pPr>
        <w:pStyle w:val="ListParagraph"/>
        <w:numPr>
          <w:ilvl w:val="0"/>
          <w:numId w:val="6"/>
        </w:numPr>
        <w:jc w:val="both"/>
      </w:pPr>
      <w:r>
        <w:t>sunk, a Boolean representing if the ball has been sunk or not</w:t>
      </w:r>
    </w:p>
    <w:p w14:paraId="6FAB7881" w14:textId="53C6AC75" w:rsidR="00DB284A" w:rsidRPr="00DB284A" w:rsidRDefault="00DB284A" w:rsidP="00DB284A">
      <w:pPr>
        <w:pStyle w:val="ListParagraph"/>
        <w:numPr>
          <w:ilvl w:val="0"/>
          <w:numId w:val="6"/>
        </w:numPr>
        <w:jc w:val="both"/>
        <w:rPr>
          <w:rFonts w:eastAsiaTheme="minorEastAsia"/>
        </w:rPr>
      </w:pPr>
      <w:r>
        <w:t xml:space="preserve">mass, a constant double representing the mass of the balls, </w:t>
      </w:r>
      <m:oMath>
        <m:r>
          <w:rPr>
            <w:rFonts w:ascii="Cambria Math" w:hAnsi="Cambria Math"/>
          </w:rPr>
          <m:t>mass=0.155</m:t>
        </m:r>
      </m:oMath>
    </w:p>
    <w:p w14:paraId="0CC42496" w14:textId="6E8465D4" w:rsidR="00832A01" w:rsidRDefault="00832A01" w:rsidP="00832A01">
      <w:pPr>
        <w:pStyle w:val="Heading4"/>
      </w:pPr>
      <w:r>
        <w:t>checkCollision</w:t>
      </w:r>
    </w:p>
    <w:p w14:paraId="68435A58" w14:textId="039E4266" w:rsidR="00832A01" w:rsidRDefault="00DB284A" w:rsidP="00DB284A">
      <w:pPr>
        <w:jc w:val="both"/>
      </w:pPr>
      <w:r>
        <w:t xml:space="preserve">Imports two different balls and checks if there is a collision between them. This function then returns a Boolean that is representative of a collision occurrence. </w:t>
      </w:r>
      <w:r w:rsidR="00111945">
        <w:t xml:space="preserve">The way that a collision is checked for is if the magnitude of the relative positions between the two balls is less than the sum of the radii of the two balls then a collision has happened. </w:t>
      </w:r>
    </w:p>
    <w:p w14:paraId="0E8CB764" w14:textId="4EC99346" w:rsidR="00832A01" w:rsidRDefault="00832A01" w:rsidP="00832A01">
      <w:pPr>
        <w:pStyle w:val="Heading4"/>
      </w:pPr>
      <w:r>
        <w:t>draw</w:t>
      </w:r>
    </w:p>
    <w:p w14:paraId="2623BFD8" w14:textId="61AD2E99" w:rsidR="00832A01" w:rsidRDefault="00724E98" w:rsidP="00724E98">
      <w:pPr>
        <w:jc w:val="both"/>
      </w:pPr>
      <w:r>
        <w:t>As the name suggests, this function draws the ball. The best approach for this was tested to be using the rectangle function. Typically, this function just draws a rectangle on the active figure as specified by the input parameters, but within the function there are arguments that can be given to it to greatly customise its functionality. For instance, these input parameters were used in the program to customise the “Curvature” of the rectangle, making it into a ball, and also the “FaceColor” of each ball.</w:t>
      </w:r>
    </w:p>
    <w:p w14:paraId="754A8A7A" w14:textId="0B887D8B" w:rsidR="00832A01" w:rsidRDefault="00832A01" w:rsidP="00727CFD">
      <w:pPr>
        <w:pStyle w:val="Heading4"/>
      </w:pPr>
      <w:r>
        <w:t>calcAngl</w:t>
      </w:r>
      <w:r w:rsidR="00727CFD">
        <w:t>e</w:t>
      </w:r>
    </w:p>
    <w:p w14:paraId="0E450761" w14:textId="47EE2CA1" w:rsidR="00727CFD" w:rsidRPr="00727CFD" w:rsidRDefault="00AE56D8" w:rsidP="00727CFD">
      <w:r>
        <w:t>Calculates the direction of movement as dictated by the ball’s velocity</w:t>
      </w:r>
    </w:p>
    <w:p w14:paraId="2C4F0E31" w14:textId="3AF44494" w:rsidR="00832A01" w:rsidRDefault="00832A01" w:rsidP="00832A01">
      <w:pPr>
        <w:pStyle w:val="Heading4"/>
      </w:pPr>
      <w:r>
        <w:t>makeSunk</w:t>
      </w:r>
    </w:p>
    <w:p w14:paraId="4286EDB6" w14:textId="26D265E3" w:rsidR="00AE56D8" w:rsidRDefault="00AE56D8" w:rsidP="00AE56D8">
      <w:pPr>
        <w:jc w:val="both"/>
      </w:pPr>
      <w:r>
        <w:t xml:space="preserve">Once a ball has fallen into a pocket, it will be parsed to this function. This function will then change its velocity to </w:t>
      </w:r>
      <m:oMath>
        <m:r>
          <w:rPr>
            <w:rFonts w:ascii="Cambria Math" w:hAnsi="Cambria Math"/>
          </w:rPr>
          <m:t>[0 0]</m:t>
        </m:r>
      </m:oMath>
      <w:r>
        <w:rPr>
          <w:rFonts w:eastAsiaTheme="minorEastAsia"/>
        </w:rPr>
        <w:t xml:space="preserve"> and its position to be in the top righthand corner. </w:t>
      </w:r>
      <w:r w:rsidR="00152211">
        <w:rPr>
          <w:rFonts w:eastAsiaTheme="minorEastAsia"/>
        </w:rPr>
        <w:t>As more balls are sunk, the position gets changed closer to the centre of the frame as to depict sunken balls “stacking up”.</w:t>
      </w:r>
    </w:p>
    <w:p w14:paraId="26D6CD3B" w14:textId="32B5C16A" w:rsidR="00832A01" w:rsidRDefault="00832A01" w:rsidP="00832A01">
      <w:pPr>
        <w:pStyle w:val="Heading3"/>
      </w:pPr>
      <w:r>
        <w:lastRenderedPageBreak/>
        <w:t>main.m</w:t>
      </w:r>
    </w:p>
    <w:p w14:paraId="01C9BDC7" w14:textId="65B7EE42" w:rsidR="00832A01" w:rsidRDefault="00910287" w:rsidP="00910287">
      <w:pPr>
        <w:jc w:val="both"/>
      </w:pPr>
      <w:r>
        <w:t xml:space="preserve">This is where the program is first run. All of the other functions and objects are used and called from this file/the functions in this file. </w:t>
      </w:r>
    </w:p>
    <w:p w14:paraId="23F5B0FE" w14:textId="436E0B28" w:rsidR="00832A01" w:rsidRDefault="00832A01" w:rsidP="00832A01">
      <w:pPr>
        <w:pStyle w:val="Heading4"/>
      </w:pPr>
      <w:r>
        <w:t>main</w:t>
      </w:r>
    </w:p>
    <w:p w14:paraId="6FAEDDF6" w14:textId="4F77C443" w:rsidR="00832A01" w:rsidRDefault="00910287" w:rsidP="00910287">
      <w:pPr>
        <w:jc w:val="both"/>
      </w:pPr>
      <w:r>
        <w:t>This is where all of the constants are defined, the tables and ball objects are created, where the looping happens, the figures set up for plotting and the output determined. This is the first function that initialises the program.</w:t>
      </w:r>
    </w:p>
    <w:p w14:paraId="0E322FFF" w14:textId="332DE6F4" w:rsidR="00832A01" w:rsidRDefault="00832A01" w:rsidP="00832A01">
      <w:pPr>
        <w:pStyle w:val="Heading4"/>
      </w:pPr>
      <w:r>
        <w:t>calcMomentum</w:t>
      </w:r>
    </w:p>
    <w:p w14:paraId="0301F14A" w14:textId="64435FDA" w:rsidR="00832A01" w:rsidRDefault="00910287" w:rsidP="00910287">
      <w:pPr>
        <w:jc w:val="both"/>
      </w:pPr>
      <w:r>
        <w:t>Calculates and returns a vector representing the total x momentum and the total y momentum of all the balls on the table.</w:t>
      </w:r>
    </w:p>
    <w:p w14:paraId="1730BEF3" w14:textId="1219DD92" w:rsidR="00832A01" w:rsidRDefault="00832A01" w:rsidP="00832A01">
      <w:pPr>
        <w:pStyle w:val="Heading4"/>
      </w:pPr>
      <w:r>
        <w:t>calcKE</w:t>
      </w:r>
    </w:p>
    <w:p w14:paraId="0555EADB" w14:textId="22BB7774" w:rsidR="00832A01" w:rsidRDefault="00DB284A" w:rsidP="00832A01">
      <w:r>
        <w:t>C</w:t>
      </w:r>
      <w:r w:rsidR="00910287">
        <w:t>alculates and returns a scalar representing the total kinetic energy of all the balls on the table</w:t>
      </w:r>
    </w:p>
    <w:p w14:paraId="713B8E0D" w14:textId="2716DACB" w:rsidR="00832A01" w:rsidRDefault="00832A01" w:rsidP="00832A01">
      <w:pPr>
        <w:pStyle w:val="Heading4"/>
      </w:pPr>
      <w:r>
        <w:t>getStartVel</w:t>
      </w:r>
    </w:p>
    <w:p w14:paraId="32D4659A" w14:textId="3617A0F3" w:rsidR="00BE24D8" w:rsidRPr="00BE24D8" w:rsidRDefault="00724E98" w:rsidP="00724E98">
      <w:pPr>
        <w:jc w:val="both"/>
      </w:pPr>
      <w:r>
        <w:t xml:space="preserve">This function is called only when running the simulation using the default triangle setup configuration. When this happens, the function prompts the user to input a 2-d vector representing the initial velocity of the cue ball, along with a bit of error checking for it. </w:t>
      </w:r>
    </w:p>
    <w:p w14:paraId="384D468A" w14:textId="77777777" w:rsidR="00BE24D8" w:rsidRDefault="00BE24D8" w:rsidP="00BE24D8">
      <w:pPr>
        <w:pStyle w:val="Heading3"/>
      </w:pPr>
      <w:r>
        <w:t>board.m</w:t>
      </w:r>
    </w:p>
    <w:p w14:paraId="0797F5E7" w14:textId="77777777" w:rsidR="00BE24D8" w:rsidRDefault="00BE24D8" w:rsidP="00BE24D8">
      <w:pPr>
        <w:jc w:val="both"/>
      </w:pPr>
      <w:r>
        <w:t>This is the class container for a “board” object. An instance of the “board” class contains within it the class fields of</w:t>
      </w:r>
    </w:p>
    <w:p w14:paraId="6BC14341" w14:textId="77777777" w:rsidR="00BE24D8" w:rsidRDefault="00BE24D8" w:rsidP="00BE24D8">
      <w:pPr>
        <w:pStyle w:val="ListParagraph"/>
        <w:numPr>
          <w:ilvl w:val="0"/>
          <w:numId w:val="5"/>
        </w:numPr>
        <w:jc w:val="both"/>
      </w:pPr>
      <w:r>
        <w:t>numBalls, an integer number of balls on the table</w:t>
      </w:r>
    </w:p>
    <w:p w14:paraId="703E187C" w14:textId="77777777" w:rsidR="00BE24D8" w:rsidRDefault="00BE24D8" w:rsidP="00BE24D8">
      <w:pPr>
        <w:pStyle w:val="ListParagraph"/>
        <w:numPr>
          <w:ilvl w:val="0"/>
          <w:numId w:val="5"/>
        </w:numPr>
        <w:jc w:val="both"/>
      </w:pPr>
      <w:r>
        <w:t>balls, an array of “ball” objects</w:t>
      </w:r>
    </w:p>
    <w:p w14:paraId="193E4143" w14:textId="77777777" w:rsidR="00BE24D8" w:rsidRPr="007F3FC8" w:rsidRDefault="00BE24D8" w:rsidP="00BE24D8">
      <w:pPr>
        <w:pStyle w:val="ListParagraph"/>
        <w:numPr>
          <w:ilvl w:val="0"/>
          <w:numId w:val="5"/>
        </w:numPr>
        <w:jc w:val="both"/>
      </w:pPr>
      <w:r>
        <w:t xml:space="preserve">dimensions, a </w:t>
      </w:r>
      <m:oMath>
        <m:r>
          <w:rPr>
            <w:rFonts w:ascii="Cambria Math" w:hAnsi="Cambria Math"/>
          </w:rPr>
          <m:t>2×1</m:t>
        </m:r>
      </m:oMath>
      <w:r>
        <w:rPr>
          <w:rFonts w:eastAsiaTheme="minorEastAsia"/>
        </w:rPr>
        <w:t xml:space="preserve"> array containing the dimensions of a rectangular boar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length</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length</m:t>
            </m:r>
          </m:sub>
        </m:sSub>
        <m:r>
          <w:rPr>
            <w:rFonts w:ascii="Cambria Math" w:eastAsiaTheme="minorEastAsia" w:hAnsi="Cambria Math"/>
          </w:rPr>
          <m:t>]</m:t>
        </m:r>
      </m:oMath>
    </w:p>
    <w:p w14:paraId="045A76B1" w14:textId="77777777" w:rsidR="00BE24D8" w:rsidRPr="007F3FC8" w:rsidRDefault="00BE24D8" w:rsidP="00BE24D8">
      <w:pPr>
        <w:pStyle w:val="ListParagraph"/>
        <w:numPr>
          <w:ilvl w:val="0"/>
          <w:numId w:val="5"/>
        </w:numPr>
        <w:jc w:val="both"/>
      </w:pPr>
      <w:r>
        <w:rPr>
          <w:rFonts w:eastAsiaTheme="minorEastAsia"/>
        </w:rPr>
        <w:t>numSunk, an integer representing the number of balls sunk within the “balls” array</w:t>
      </w:r>
    </w:p>
    <w:p w14:paraId="1D88257E" w14:textId="77777777" w:rsidR="00BE24D8" w:rsidRPr="00E40403" w:rsidRDefault="00BE24D8" w:rsidP="00BE24D8">
      <w:pPr>
        <w:pStyle w:val="ListParagraph"/>
        <w:numPr>
          <w:ilvl w:val="0"/>
          <w:numId w:val="5"/>
        </w:numPr>
        <w:jc w:val="both"/>
      </w:pPr>
      <w:r>
        <w:rPr>
          <w:rFonts w:eastAsiaTheme="minorEastAsia"/>
        </w:rPr>
        <w:t xml:space="preserve">centre, a </w:t>
      </w:r>
      <m:oMath>
        <m:r>
          <w:rPr>
            <w:rFonts w:ascii="Cambria Math" w:eastAsiaTheme="minorEastAsia" w:hAnsi="Cambria Math"/>
          </w:rPr>
          <m:t>2×1</m:t>
        </m:r>
      </m:oMath>
      <w:r>
        <w:rPr>
          <w:rFonts w:eastAsiaTheme="minorEastAsia"/>
        </w:rPr>
        <w:t xml:space="preserve"> constant vector representative of the centre position of the table, </w:t>
      </w:r>
      <m:oMath>
        <m:r>
          <w:rPr>
            <w:rFonts w:ascii="Cambria Math" w:eastAsiaTheme="minorEastAsia" w:hAnsi="Cambria Math"/>
          </w:rPr>
          <m:t>[0 0]</m:t>
        </m:r>
      </m:oMath>
    </w:p>
    <w:p w14:paraId="0B13074D" w14:textId="7F940D1F" w:rsidR="00BE24D8" w:rsidRPr="001558C5" w:rsidRDefault="00F46334" w:rsidP="00BE24D8">
      <w:pPr>
        <w:pStyle w:val="ListParagraph"/>
        <w:numPr>
          <w:ilvl w:val="0"/>
          <w:numId w:val="5"/>
        </w:numPr>
        <w:jc w:val="both"/>
        <w:rPr>
          <w:rFonts w:eastAsiaTheme="minorEastAsia"/>
        </w:rPr>
      </w:pPr>
      <w:r>
        <w:rPr>
          <w:rFonts w:eastAsiaTheme="minorEastAsia"/>
        </w:rPr>
        <w:t>holeR</w:t>
      </w:r>
      <w:r w:rsidR="00BE24D8">
        <w:rPr>
          <w:rFonts w:eastAsiaTheme="minorEastAsia"/>
        </w:rPr>
        <w:t xml:space="preserve">, a constant double representing the radius of the holes, </w:t>
      </w:r>
      <m:oMath>
        <m:r>
          <w:rPr>
            <w:rFonts w:ascii="Cambria Math" w:eastAsiaTheme="minorEastAsia" w:hAnsi="Cambria Math"/>
          </w:rPr>
          <m:t>holeR=1.5</m:t>
        </m:r>
      </m:oMath>
    </w:p>
    <w:p w14:paraId="740BD51C" w14:textId="77777777" w:rsidR="00BE24D8" w:rsidRDefault="00BE24D8" w:rsidP="00BE24D8">
      <w:pPr>
        <w:pStyle w:val="Heading4"/>
      </w:pPr>
      <w:r>
        <w:t>Constructors</w:t>
      </w:r>
    </w:p>
    <w:p w14:paraId="04FB7F99" w14:textId="0F956034" w:rsidR="00BE24D8" w:rsidRDefault="00BE24D8" w:rsidP="00BE24D8">
      <w:pPr>
        <w:jc w:val="both"/>
      </w:pPr>
      <w:r>
        <w:t xml:space="preserve">This object has an alternate constructor that will construct the board object only if the imported number of arguments agree with the correct number needed to construct the object (2 needed). If this process fails, it will construct the default cue rack setup. </w:t>
      </w:r>
      <w:r w:rsidR="003F727B">
        <w:t xml:space="preserve">This </w:t>
      </w:r>
      <w:r w:rsidR="008C4C54">
        <w:t>default setup is described previously in the background section of the report.</w:t>
      </w:r>
    </w:p>
    <w:p w14:paraId="3F5ABDC4" w14:textId="77777777" w:rsidR="00BE24D8" w:rsidRDefault="00BE24D8" w:rsidP="00BE24D8">
      <w:pPr>
        <w:pStyle w:val="Heading4"/>
      </w:pPr>
      <w:r>
        <w:t>checkCollision</w:t>
      </w:r>
    </w:p>
    <w:p w14:paraId="172ECFFD" w14:textId="25FDD110" w:rsidR="00BE24D8" w:rsidRDefault="006E30EF" w:rsidP="00FA1941">
      <w:pPr>
        <w:jc w:val="both"/>
      </w:pPr>
      <w:r>
        <w:t xml:space="preserve">This function imports </w:t>
      </w:r>
      <w:r w:rsidR="00133FB9">
        <w:t>a board, a ball and the collision dampening coefficient</w:t>
      </w:r>
      <w:r w:rsidR="00D37B35">
        <w:t>, returning the same ball with its new modified velocity (if there is a collision)</w:t>
      </w:r>
      <w:r w:rsidR="00133FB9">
        <w:t xml:space="preserve">. This goes through </w:t>
      </w:r>
      <w:r w:rsidR="00F135D5">
        <w:t>and checks for a collision in the position of the ball and the walls of the table. It does this by constructing two matrices</w:t>
      </w:r>
      <w:r w:rsidR="00A45136">
        <w:t xml:space="preserve"> each containing the positions of the maximum and minimum x and y values, checking to see if the position of the ball (accounting for its radius) is within those bounds. </w:t>
      </w:r>
    </w:p>
    <w:p w14:paraId="154A1C52" w14:textId="395071F5" w:rsidR="00BD4945" w:rsidRDefault="00AE468A" w:rsidP="00FA1941">
      <w:pPr>
        <w:jc w:val="both"/>
      </w:pPr>
      <w:r>
        <w:t xml:space="preserve">If a collision occurs, </w:t>
      </w:r>
      <w:r w:rsidR="00FA1941">
        <w:t>the velocity of the ball along the axis of collision will be reflected (i.e. Made negative).</w:t>
      </w:r>
      <w:r w:rsidR="001B112E">
        <w:t xml:space="preserve"> Part of this function is not only adjusting the velocity if a collision occurs with the wall, but also checking to see if the collision occurs at </w:t>
      </w:r>
      <w:r w:rsidR="00B75E77">
        <w:t xml:space="preserve">a position where one of the holes are. </w:t>
      </w:r>
      <w:r w:rsidR="00076C95">
        <w:t>The</w:t>
      </w:r>
      <w:r w:rsidR="00886A49">
        <w:t xml:space="preserve"> process </w:t>
      </w:r>
      <w:r w:rsidR="00076C95">
        <w:t xml:space="preserve">for this </w:t>
      </w:r>
      <w:r w:rsidR="00886A49">
        <w:t>is done by just checking how close to the hole</w:t>
      </w:r>
      <w:r w:rsidR="00076C95">
        <w:t xml:space="preserve"> the ball is at the time of a collision. This means that a ball cannot be sunk in a hole without first colliding with </w:t>
      </w:r>
      <w:r w:rsidR="00F07354">
        <w:t xml:space="preserve">one of the walls of the table. </w:t>
      </w:r>
    </w:p>
    <w:p w14:paraId="79EDD0D5" w14:textId="77777777" w:rsidR="00BE24D8" w:rsidRDefault="00BE24D8" w:rsidP="00BE24D8">
      <w:pPr>
        <w:pStyle w:val="Heading4"/>
      </w:pPr>
      <w:r>
        <w:lastRenderedPageBreak/>
        <w:t>draw</w:t>
      </w:r>
    </w:p>
    <w:p w14:paraId="337176DD" w14:textId="25602BFE" w:rsidR="00BE24D8" w:rsidRDefault="008E494B" w:rsidP="00BE24D8">
      <w:r>
        <w:t xml:space="preserve">This function is fairly self-explanatory, it’ll draw the whole of the table. The order of drawing is the outside frame of the table, the inner </w:t>
      </w:r>
      <w:r w:rsidR="007D73D3">
        <w:t xml:space="preserve">felt that the balls are located, the pockets and then it loops through all of the balls </w:t>
      </w:r>
      <w:r w:rsidR="00537526">
        <w:t xml:space="preserve">on the board and calls their appropriate draw function. Note again that all </w:t>
      </w:r>
      <w:r w:rsidR="00DC1FAA">
        <w:t xml:space="preserve">of these shapes are, like the ball draw function, drawn using the built in MATLAB “rectangle” function. </w:t>
      </w:r>
    </w:p>
    <w:p w14:paraId="22E9BCF3" w14:textId="77777777" w:rsidR="00BE24D8" w:rsidRDefault="00BE24D8" w:rsidP="00BE24D8">
      <w:pPr>
        <w:pStyle w:val="Heading4"/>
      </w:pPr>
      <w:r>
        <w:t>clearVel</w:t>
      </w:r>
    </w:p>
    <w:p w14:paraId="7C0286BF" w14:textId="687EAEDB" w:rsidR="00BE24D8" w:rsidRDefault="001074D0" w:rsidP="00BE24D8">
      <w:r>
        <w:t xml:space="preserve">This </w:t>
      </w:r>
      <w:r w:rsidR="00774238">
        <w:t xml:space="preserve">function loops through all of the balls inside the imported board and sets all their velocities to </w:t>
      </w:r>
      <m:oMath>
        <m:d>
          <m:dPr>
            <m:begChr m:val="["/>
            <m:endChr m:val="]"/>
            <m:ctrlPr>
              <w:rPr>
                <w:rFonts w:ascii="Cambria Math" w:hAnsi="Cambria Math"/>
                <w:i/>
              </w:rPr>
            </m:ctrlPr>
          </m:dPr>
          <m:e>
            <m:r>
              <w:rPr>
                <w:rFonts w:ascii="Cambria Math" w:hAnsi="Cambria Math"/>
              </w:rPr>
              <m:t>0 0</m:t>
            </m:r>
          </m:e>
        </m:d>
      </m:oMath>
      <w:r w:rsidR="00947B47">
        <w:rPr>
          <w:rFonts w:eastAsiaTheme="minorEastAsia"/>
        </w:rPr>
        <w:t xml:space="preserve">, returning the updated board. </w:t>
      </w:r>
    </w:p>
    <w:p w14:paraId="07F850BD" w14:textId="77777777" w:rsidR="00BE24D8" w:rsidRDefault="00BE24D8" w:rsidP="00BE24D8">
      <w:pPr>
        <w:pStyle w:val="Heading4"/>
      </w:pPr>
      <w:r>
        <w:t>velCheck</w:t>
      </w:r>
    </w:p>
    <w:p w14:paraId="6FEB410E" w14:textId="19757B34" w:rsidR="00832A01" w:rsidRDefault="00947B47" w:rsidP="00832A01">
      <w:r>
        <w:t xml:space="preserve">This function imports a board object and </w:t>
      </w:r>
      <w:r w:rsidR="00657B90">
        <w:t xml:space="preserve">checks to see if the speed of all of the balls on the table is </w:t>
      </w:r>
      <w:r w:rsidR="00E235F4">
        <w:t xml:space="preserve">still “non-zero” (or close enough to it). It will return a </w:t>
      </w:r>
      <w:r w:rsidR="00B5389B">
        <w:t>Boolean</w:t>
      </w:r>
      <w:r w:rsidR="00E235F4">
        <w:t xml:space="preserve"> that </w:t>
      </w:r>
      <w:r w:rsidR="00B5389B">
        <w:t>is true when all of the balls on the table not moving, and false otherwise.</w:t>
      </w:r>
    </w:p>
    <w:p w14:paraId="3970587A" w14:textId="235E616A" w:rsidR="00832A01" w:rsidRDefault="00832A01" w:rsidP="00832A01">
      <w:pPr>
        <w:pStyle w:val="Heading3"/>
      </w:pPr>
      <w:r>
        <w:t>updatePositions.m</w:t>
      </w:r>
    </w:p>
    <w:p w14:paraId="76CBD36E" w14:textId="1DBDF4D3" w:rsidR="00832A01" w:rsidRDefault="000F385D" w:rsidP="00832A01">
      <w:r>
        <w:t>This is the file that contains within it all of the functions needed to calculate the next positions of the balls based on their current velocities. All of the velocities used in these calculations are the adjusted velocities of the balls after all collisions in the frame. This file includes the numerical integration</w:t>
      </w:r>
    </w:p>
    <w:p w14:paraId="024BBC15" w14:textId="5A563A16" w:rsidR="00832A01" w:rsidRDefault="00832A01" w:rsidP="00832A01">
      <w:pPr>
        <w:pStyle w:val="Heading4"/>
      </w:pPr>
      <w:r>
        <w:t>updatePositions</w:t>
      </w:r>
    </w:p>
    <w:p w14:paraId="008E533E" w14:textId="51427DF1" w:rsidR="008B36AB" w:rsidRDefault="000F385D" w:rsidP="00D276C7">
      <w:pPr>
        <w:jc w:val="both"/>
      </w:pPr>
      <w:r>
        <w:t>This function imports the board, timestep and the coefficient for kinetic friction and will loop through all of the balls on the board and update their positions</w:t>
      </w:r>
      <w:r w:rsidR="008B36AB">
        <w:t xml:space="preserve"> and velocities</w:t>
      </w:r>
      <w:r>
        <w:t xml:space="preserve"> using the fourth order Runge-Kutta method of numerical integration. </w:t>
      </w:r>
      <w:r w:rsidR="00D276C7">
        <w:t>The new board then gets returned to the calling function</w:t>
      </w:r>
    </w:p>
    <w:p w14:paraId="6E77916E" w14:textId="278F919B" w:rsidR="00832A01" w:rsidRDefault="00832A01" w:rsidP="00832A01">
      <w:pPr>
        <w:pStyle w:val="Heading4"/>
      </w:pPr>
      <w:r>
        <w:t>RK4</w:t>
      </w:r>
    </w:p>
    <w:p w14:paraId="49D1B802" w14:textId="2C933D27" w:rsidR="00832A01" w:rsidRDefault="00995708" w:rsidP="00C47ACB">
      <w:pPr>
        <w:jc w:val="both"/>
      </w:pPr>
      <w:r>
        <w:t>This is the function that calculates the derivative that is used for the Runge-Kutta integration. Imports the position vector, velocity vector and the coefficient of kinetic friction and exports the appropriate velocity and acceleration vectors.</w:t>
      </w:r>
    </w:p>
    <w:p w14:paraId="72E9CB0C" w14:textId="7085DB4B" w:rsidR="00832A01" w:rsidRDefault="00832A01" w:rsidP="00832A01">
      <w:pPr>
        <w:pStyle w:val="Heading4"/>
      </w:pPr>
      <w:r>
        <w:t>calcAccelK</w:t>
      </w:r>
    </w:p>
    <w:p w14:paraId="5A3AC3E8" w14:textId="5BCA1FC4" w:rsidR="00832A01" w:rsidRDefault="00C47ACB" w:rsidP="00C47ACB">
      <w:pPr>
        <w:jc w:val="both"/>
      </w:pPr>
      <w:r>
        <w:t>Calculates the acceleration due to kinetic friction. It simply does this by multiplying the coefficient of kinetic friction by the negative of the unit vector of velocity. This suggests that the coefficient of kinetic friction is equal to the magnitude of the acceleration.</w:t>
      </w:r>
    </w:p>
    <w:p w14:paraId="4464B280" w14:textId="0769DED9" w:rsidR="00832A01" w:rsidRDefault="00832A01" w:rsidP="00832A01">
      <w:pPr>
        <w:pStyle w:val="Heading3"/>
      </w:pPr>
      <w:r>
        <w:t>calcVelocity.m</w:t>
      </w:r>
    </w:p>
    <w:p w14:paraId="6EB98AE1" w14:textId="77777777" w:rsidR="00317A9A" w:rsidRDefault="00206A7A" w:rsidP="00206A7A">
      <w:pPr>
        <w:jc w:val="both"/>
        <w:rPr>
          <w:i/>
        </w:rPr>
      </w:pPr>
      <w:r>
        <w:t xml:space="preserve">This is a single function file that contains the function for calculating the new velocities of two colliding balls after the collision. This function takes imports of the two colliding balls and the dampening coefficient and returns the two balls with their new velocities. </w:t>
      </w:r>
      <w:r>
        <w:rPr>
          <w:i/>
        </w:rPr>
        <w:t>Note: commented out inside this function is an alternative method of calculating the velocities, it does the same thing, it’s just a long way of doing the calculations.</w:t>
      </w:r>
    </w:p>
    <w:p w14:paraId="51E46E62" w14:textId="0CAED31E" w:rsidR="00317A9A" w:rsidRDefault="00317A9A" w:rsidP="00317A9A">
      <w:pPr>
        <w:pStyle w:val="Heading3"/>
      </w:pPr>
      <w:r>
        <w:t>main2.m</w:t>
      </w:r>
    </w:p>
    <w:p w14:paraId="2C7A14A3" w14:textId="4E848972" w:rsidR="00832A01" w:rsidRDefault="00317A9A" w:rsidP="00317A9A">
      <w:pPr>
        <w:rPr>
          <w:color w:val="2F5496" w:themeColor="accent1" w:themeShade="BF"/>
        </w:rPr>
      </w:pPr>
      <w:r>
        <w:t xml:space="preserve">This </w:t>
      </w:r>
      <w:r w:rsidR="00440FA8">
        <w:t>file has the same functions as “main.m”, the only difference between them is that main2.m has a custom ball configuration that was mainly used for testing purposes. The dominant “main.m” file uses the triangular setup.</w:t>
      </w:r>
      <w:r w:rsidR="00832A01">
        <w:br w:type="page"/>
      </w:r>
    </w:p>
    <w:p w14:paraId="44CAB221" w14:textId="2429F897" w:rsidR="00A479E9" w:rsidRDefault="00832A01" w:rsidP="00DD298D">
      <w:pPr>
        <w:pStyle w:val="Heading1"/>
      </w:pPr>
      <w:r>
        <w:lastRenderedPageBreak/>
        <w:t>Observations</w:t>
      </w:r>
    </w:p>
    <w:p w14:paraId="095E0E53" w14:textId="63184024" w:rsidR="00A479E9" w:rsidRDefault="00A479E9" w:rsidP="00A479E9">
      <w:pPr>
        <w:pStyle w:val="Heading2"/>
      </w:pPr>
      <w:r>
        <w:t>Testing</w:t>
      </w:r>
    </w:p>
    <w:p w14:paraId="2D9EC100" w14:textId="66D0AB72" w:rsidR="00A479E9" w:rsidRDefault="00565EDC" w:rsidP="00565EDC">
      <w:pPr>
        <w:jc w:val="both"/>
      </w:pPr>
      <w:r>
        <w:t xml:space="preserve">This program was tested in two main ways. The first mode of testing was used throughout the most part of the program construction and was just simply hard coding in positions and velocities of different balls on the table. This was good for testing isolated collisions and demonstrating conservation of momentum with collisions being very few and far between. This method of testing was good because there were no real restrictions on the balls, I could put them anywhere and test any collision anywhere on the table. The downfall to this testing was that it was often difficult to construct balls with positions and velocities in such a way as to </w:t>
      </w:r>
      <w:r w:rsidR="00415E32">
        <w:t xml:space="preserve">guarantee a collision between balls. </w:t>
      </w:r>
    </w:p>
    <w:p w14:paraId="5907B9DD" w14:textId="08F32860" w:rsidR="00415E32" w:rsidRPr="00A479E9" w:rsidRDefault="00DD298D" w:rsidP="00565EDC">
      <w:pPr>
        <w:jc w:val="both"/>
      </w:pPr>
      <w:r w:rsidRPr="00DD298D">
        <w:rPr>
          <w:noProof/>
        </w:rPr>
        <w:drawing>
          <wp:anchor distT="0" distB="0" distL="114300" distR="114300" simplePos="0" relativeHeight="251660293" behindDoc="1" locked="0" layoutInCell="1" allowOverlap="1" wp14:anchorId="77C27D18" wp14:editId="60DC7EF6">
            <wp:simplePos x="0" y="0"/>
            <wp:positionH relativeFrom="margin">
              <wp:align>center</wp:align>
            </wp:positionH>
            <wp:positionV relativeFrom="paragraph">
              <wp:posOffset>728787</wp:posOffset>
            </wp:positionV>
            <wp:extent cx="2997918" cy="2246116"/>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7918" cy="224611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5E32">
        <w:t xml:space="preserve">The second method of testing was very profound towards end of the construction of the program when the finishing touches were being added and final issues fixed. This was the default triangle cue setup. Allowing the user to input an initial velocity of the white ball and see it crash into the nicely racked up balls truly put the program up to test. </w:t>
      </w:r>
    </w:p>
    <w:p w14:paraId="6FE849F9" w14:textId="5936088E" w:rsidR="00832A01" w:rsidRDefault="00832A01" w:rsidP="00832A01"/>
    <w:p w14:paraId="5A9B9431" w14:textId="7B6A1E09" w:rsidR="00DD298D" w:rsidRDefault="00DD298D" w:rsidP="00832A01"/>
    <w:p w14:paraId="6C595126" w14:textId="1078C73E" w:rsidR="00DD298D" w:rsidRDefault="00DD298D" w:rsidP="00832A01"/>
    <w:p w14:paraId="04804A94" w14:textId="15A09273" w:rsidR="00DD298D" w:rsidRDefault="00DD298D" w:rsidP="00832A01"/>
    <w:p w14:paraId="4C1F070A" w14:textId="5EA1F987" w:rsidR="00DD298D" w:rsidRDefault="00DD298D" w:rsidP="00832A01"/>
    <w:p w14:paraId="06EE8D08" w14:textId="363023B4" w:rsidR="00DD298D" w:rsidRDefault="00DD298D" w:rsidP="00832A01"/>
    <w:p w14:paraId="6FD68D4D" w14:textId="77777777" w:rsidR="00DD298D" w:rsidRDefault="00DD298D" w:rsidP="00832A01"/>
    <w:p w14:paraId="774659CA" w14:textId="2C62EF6E" w:rsidR="00DD298D" w:rsidRDefault="00DD298D" w:rsidP="00832A01">
      <w:r>
        <w:rPr>
          <w:noProof/>
        </w:rPr>
        <mc:AlternateContent>
          <mc:Choice Requires="wps">
            <w:drawing>
              <wp:anchor distT="0" distB="0" distL="114300" distR="114300" simplePos="0" relativeHeight="251662341" behindDoc="1" locked="0" layoutInCell="1" allowOverlap="1" wp14:anchorId="61E5E8D3" wp14:editId="05FF9A22">
                <wp:simplePos x="0" y="0"/>
                <wp:positionH relativeFrom="margin">
                  <wp:align>center</wp:align>
                </wp:positionH>
                <wp:positionV relativeFrom="paragraph">
                  <wp:posOffset>9801</wp:posOffset>
                </wp:positionV>
                <wp:extent cx="29978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997835" cy="635"/>
                        </a:xfrm>
                        <a:prstGeom prst="rect">
                          <a:avLst/>
                        </a:prstGeom>
                        <a:solidFill>
                          <a:prstClr val="white"/>
                        </a:solidFill>
                        <a:ln>
                          <a:noFill/>
                        </a:ln>
                      </wps:spPr>
                      <wps:txbx>
                        <w:txbxContent>
                          <w:p w14:paraId="7EA2B50E" w14:textId="5FD3E471" w:rsidR="0034280C" w:rsidRPr="004F4A50" w:rsidRDefault="0034280C" w:rsidP="00DD298D">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4</w:t>
                            </w:r>
                            <w:r w:rsidR="0090226F">
                              <w:rPr>
                                <w:noProof/>
                              </w:rPr>
                              <w:fldChar w:fldCharType="end"/>
                            </w:r>
                            <w:r>
                              <w:rPr>
                                <w:noProof/>
                              </w:rPr>
                              <w:t xml:space="preserve"> Visual depiction of the default triangle cu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E8D3" id="Text Box 25" o:spid="_x0000_s1066" type="#_x0000_t202" style="position:absolute;margin-left:0;margin-top:.75pt;width:236.05pt;height:.05pt;z-index:-251654139;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" stroked="f">
                <v:textbox style="mso-fit-shape-to-text:t" inset="0,0,0,0">
                  <w:txbxContent>
                    <w:p w14:paraId="7EA2B50E" w14:textId="5FD3E471" w:rsidR="0034280C" w:rsidRPr="004F4A50" w:rsidRDefault="0034280C" w:rsidP="00DD298D">
                      <w:pPr>
                        <w:pStyle w:val="Caption"/>
                        <w:jc w:val="center"/>
                        <w:rPr>
                          <w:noProof/>
                        </w:rPr>
                      </w:pPr>
                      <w:r>
                        <w:t xml:space="preserve">Figure </w:t>
                      </w:r>
                      <w:fldSimple w:instr=" SEQ Figure \* ARABIC ">
                        <w:r w:rsidR="00CD69C7">
                          <w:rPr>
                            <w:noProof/>
                          </w:rPr>
                          <w:t>4</w:t>
                        </w:r>
                      </w:fldSimple>
                      <w:r>
                        <w:rPr>
                          <w:noProof/>
                        </w:rPr>
                        <w:t xml:space="preserve"> Visual depiction of the default triangle cue setup</w:t>
                      </w:r>
                    </w:p>
                  </w:txbxContent>
                </v:textbox>
                <w10:wrap anchorx="margin"/>
              </v:shape>
            </w:pict>
          </mc:Fallback>
        </mc:AlternateContent>
      </w:r>
    </w:p>
    <w:p w14:paraId="245A7924" w14:textId="5DFD1E6A" w:rsidR="00DD298D" w:rsidRDefault="00DD298D" w:rsidP="00832A01">
      <w:r>
        <w:t xml:space="preserve">With friction turned off, an example display of the program after 50 “seconds” </w:t>
      </w:r>
      <w:r w:rsidR="00986962">
        <w:t xml:space="preserve">and an initial velocity of </w:t>
      </w:r>
      <m:oMath>
        <m:d>
          <m:dPr>
            <m:begChr m:val="["/>
            <m:endChr m:val="]"/>
            <m:ctrlPr>
              <w:rPr>
                <w:rFonts w:ascii="Cambria Math" w:hAnsi="Cambria Math"/>
                <w:i/>
              </w:rPr>
            </m:ctrlPr>
          </m:dPr>
          <m:e>
            <m:r>
              <w:rPr>
                <w:rFonts w:ascii="Cambria Math" w:hAnsi="Cambria Math"/>
              </w:rPr>
              <m:t>0 10</m:t>
            </m:r>
          </m:e>
        </m:d>
      </m:oMath>
      <w:r w:rsidR="00986962">
        <w:rPr>
          <w:rFonts w:eastAsiaTheme="minorEastAsia"/>
        </w:rPr>
        <w:t xml:space="preserve"> </w:t>
      </w:r>
      <w:r>
        <w:t xml:space="preserve">is </w:t>
      </w:r>
      <w:r w:rsidR="00FE0899">
        <w:t>shown</w:t>
      </w:r>
      <w:r>
        <w:t xml:space="preserve"> below</w:t>
      </w:r>
    </w:p>
    <w:p w14:paraId="3F495F3F" w14:textId="5DE2AF1F" w:rsidR="00DD298D" w:rsidRDefault="00DD298D" w:rsidP="00832A01">
      <w:r w:rsidRPr="00AD6546">
        <w:rPr>
          <w:noProof/>
        </w:rPr>
        <w:drawing>
          <wp:anchor distT="0" distB="0" distL="114300" distR="114300" simplePos="0" relativeHeight="251659269" behindDoc="1" locked="0" layoutInCell="1" allowOverlap="1" wp14:anchorId="6D3D18BA" wp14:editId="39C8BA02">
            <wp:simplePos x="0" y="0"/>
            <wp:positionH relativeFrom="margin">
              <wp:align>left</wp:align>
            </wp:positionH>
            <wp:positionV relativeFrom="paragraph">
              <wp:posOffset>10133</wp:posOffset>
            </wp:positionV>
            <wp:extent cx="2814762" cy="2108791"/>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3996" cy="211570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8939B4" w14:textId="18F03448" w:rsidR="00DD298D" w:rsidRDefault="00DD298D" w:rsidP="00832A01"/>
    <w:p w14:paraId="751ABD04" w14:textId="65D1AD7A" w:rsidR="00DD298D" w:rsidRDefault="00DD298D" w:rsidP="00832A01"/>
    <w:p w14:paraId="269615E1" w14:textId="37F900A1" w:rsidR="00DD298D" w:rsidRDefault="00DD298D" w:rsidP="00832A01">
      <w:r>
        <w:rPr>
          <w:noProof/>
        </w:rPr>
        <mc:AlternateContent>
          <mc:Choice Requires="wps">
            <w:drawing>
              <wp:anchor distT="0" distB="0" distL="114300" distR="114300" simplePos="0" relativeHeight="251664389" behindDoc="1" locked="0" layoutInCell="1" allowOverlap="1" wp14:anchorId="61755C3D" wp14:editId="6494A648">
                <wp:simplePos x="0" y="0"/>
                <wp:positionH relativeFrom="margin">
                  <wp:align>right</wp:align>
                </wp:positionH>
                <wp:positionV relativeFrom="paragraph">
                  <wp:posOffset>4445</wp:posOffset>
                </wp:positionV>
                <wp:extent cx="2939415" cy="635"/>
                <wp:effectExtent l="0" t="0" r="0" b="6985"/>
                <wp:wrapNone/>
                <wp:docPr id="44" name="Text Box 44"/>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5A80228A" w14:textId="2870C7A6" w:rsidR="0034280C" w:rsidRPr="003A2DA2" w:rsidRDefault="0034280C" w:rsidP="00DD298D">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5</w:t>
                            </w:r>
                            <w:r w:rsidR="0090226F">
                              <w:rPr>
                                <w:noProof/>
                              </w:rPr>
                              <w:fldChar w:fldCharType="end"/>
                            </w:r>
                            <w:r>
                              <w:rPr>
                                <w:noProof/>
                              </w:rPr>
                              <w:t xml:space="preserve"> pool table after 50 seconds (in simulation time, not realtime), notice the stacking of the balls in order of sinking from right to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755C3D" id="Text Box 44" o:spid="_x0000_s1067" type="#_x0000_t202" style="position:absolute;margin-left:180.25pt;margin-top:.35pt;width:231.45pt;height:.05pt;z-index:-25165209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" stroked="f">
                <v:textbox style="mso-fit-shape-to-text:t" inset="0,0,0,0">
                  <w:txbxContent>
                    <w:p w14:paraId="5A80228A" w14:textId="2870C7A6" w:rsidR="0034280C" w:rsidRPr="003A2DA2" w:rsidRDefault="0034280C" w:rsidP="00DD298D">
                      <w:pPr>
                        <w:pStyle w:val="Caption"/>
                        <w:jc w:val="center"/>
                        <w:rPr>
                          <w:noProof/>
                        </w:rPr>
                      </w:pPr>
                      <w:r>
                        <w:t xml:space="preserve">Figure </w:t>
                      </w:r>
                      <w:fldSimple w:instr=" SEQ Figure \* ARABIC ">
                        <w:r w:rsidR="00CD69C7">
                          <w:rPr>
                            <w:noProof/>
                          </w:rPr>
                          <w:t>5</w:t>
                        </w:r>
                      </w:fldSimple>
                      <w:r>
                        <w:rPr>
                          <w:noProof/>
                        </w:rPr>
                        <w:t xml:space="preserve"> pool table after 50 seconds (in simulation time, not realtime), notice the stacking of the balls in order of sinking from right to left</w:t>
                      </w:r>
                    </w:p>
                  </w:txbxContent>
                </v:textbox>
                <w10:wrap anchorx="margin"/>
              </v:shape>
            </w:pict>
          </mc:Fallback>
        </mc:AlternateContent>
      </w:r>
    </w:p>
    <w:p w14:paraId="283BD154" w14:textId="497FA500" w:rsidR="00DD298D" w:rsidRDefault="00DD298D" w:rsidP="00832A01"/>
    <w:p w14:paraId="6698BC1F" w14:textId="697CBF42" w:rsidR="00DD298D" w:rsidRDefault="00DD298D" w:rsidP="00832A01"/>
    <w:p w14:paraId="1F5386BB" w14:textId="0D7B3044" w:rsidR="00DD298D" w:rsidRDefault="00DD298D" w:rsidP="00832A01"/>
    <w:p w14:paraId="420DCB3D" w14:textId="01815E1F" w:rsidR="00DD298D" w:rsidRDefault="00DD298D" w:rsidP="00832A01"/>
    <w:p w14:paraId="34C52DF1" w14:textId="27C8B8B3" w:rsidR="00DD298D" w:rsidRDefault="00DD298D" w:rsidP="00DD298D">
      <w:pPr>
        <w:jc w:val="both"/>
      </w:pPr>
      <w:r>
        <w:t>Since there is no friction acting for this test, the balls just continue to bounce around the table until they are sunk. This program would have come to a natural stop once the final ball had been sunk, but the simulation time exceeded the</w:t>
      </w:r>
      <w:r w:rsidR="00986962">
        <w:t xml:space="preserve"> set maximum number of steps and hence was ended prematurely. </w:t>
      </w:r>
    </w:p>
    <w:p w14:paraId="5A6275F4" w14:textId="0E54040F" w:rsidR="00986962" w:rsidRDefault="00986962" w:rsidP="00DD298D">
      <w:pPr>
        <w:jc w:val="both"/>
      </w:pPr>
    </w:p>
    <w:p w14:paraId="482C74F0" w14:textId="6C8EEB95" w:rsidR="00986962" w:rsidRDefault="00986962" w:rsidP="00DD298D">
      <w:pPr>
        <w:jc w:val="both"/>
      </w:pPr>
    </w:p>
    <w:p w14:paraId="41F0AF83" w14:textId="3E92A16C" w:rsidR="00986962" w:rsidRDefault="00986962" w:rsidP="00DD298D">
      <w:pPr>
        <w:jc w:val="both"/>
      </w:pPr>
      <w:r w:rsidRPr="00111945">
        <w:rPr>
          <w:noProof/>
        </w:rPr>
        <w:drawing>
          <wp:anchor distT="0" distB="0" distL="114300" distR="114300" simplePos="0" relativeHeight="251658245" behindDoc="1" locked="0" layoutInCell="1" allowOverlap="1" wp14:anchorId="3631DA95" wp14:editId="35BC03E7">
            <wp:simplePos x="0" y="0"/>
            <wp:positionH relativeFrom="margin">
              <wp:align>right</wp:align>
            </wp:positionH>
            <wp:positionV relativeFrom="paragraph">
              <wp:posOffset>7620</wp:posOffset>
            </wp:positionV>
            <wp:extent cx="5732890" cy="3208449"/>
            <wp:effectExtent l="0" t="0" r="127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128" t="4152" r="8299" b="4806"/>
                    <a:stretch/>
                  </pic:blipFill>
                  <pic:spPr bwMode="auto">
                    <a:xfrm>
                      <a:off x="0" y="0"/>
                      <a:ext cx="5732890" cy="32084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9B0330" w14:textId="42B87ACA" w:rsidR="00986962" w:rsidRDefault="00986962" w:rsidP="00DD298D">
      <w:pPr>
        <w:jc w:val="both"/>
      </w:pPr>
    </w:p>
    <w:p w14:paraId="09130247" w14:textId="2A0B7EA3" w:rsidR="00986962" w:rsidRDefault="00986962" w:rsidP="00DD298D">
      <w:pPr>
        <w:jc w:val="both"/>
      </w:pPr>
    </w:p>
    <w:p w14:paraId="54903E63" w14:textId="07A7F5D0" w:rsidR="00DD298D" w:rsidRDefault="00DD298D" w:rsidP="00832A01"/>
    <w:p w14:paraId="3703FCF2" w14:textId="24219A27" w:rsidR="00DD298D" w:rsidRDefault="00DD298D" w:rsidP="00832A01"/>
    <w:p w14:paraId="6CF508DC" w14:textId="2E675759" w:rsidR="00DD298D" w:rsidRDefault="00DD298D" w:rsidP="00832A01"/>
    <w:p w14:paraId="39169AFE" w14:textId="76829DE9" w:rsidR="00DD298D" w:rsidRDefault="00DD298D" w:rsidP="00832A01"/>
    <w:p w14:paraId="0BF0E564" w14:textId="191DF40D" w:rsidR="00986962" w:rsidRDefault="00986962" w:rsidP="00832A01"/>
    <w:p w14:paraId="2D284EB2" w14:textId="7E5FD070" w:rsidR="00986962" w:rsidRDefault="00986962" w:rsidP="00832A01"/>
    <w:p w14:paraId="3CCC475B" w14:textId="03DA52D7" w:rsidR="00986962" w:rsidRDefault="00986962" w:rsidP="00832A01"/>
    <w:p w14:paraId="69A8C158" w14:textId="0A0E3280" w:rsidR="00986962" w:rsidRDefault="00986962" w:rsidP="00832A01"/>
    <w:p w14:paraId="5DB410B2" w14:textId="1A477B96" w:rsidR="00986962" w:rsidRDefault="00986962" w:rsidP="00832A01">
      <w:r>
        <w:rPr>
          <w:noProof/>
        </w:rPr>
        <mc:AlternateContent>
          <mc:Choice Requires="wps">
            <w:drawing>
              <wp:anchor distT="0" distB="0" distL="114300" distR="114300" simplePos="0" relativeHeight="251666437" behindDoc="1" locked="0" layoutInCell="1" allowOverlap="1" wp14:anchorId="088D9B30" wp14:editId="08EE9667">
                <wp:simplePos x="0" y="0"/>
                <wp:positionH relativeFrom="margin">
                  <wp:align>right</wp:align>
                </wp:positionH>
                <wp:positionV relativeFrom="paragraph">
                  <wp:posOffset>19492</wp:posOffset>
                </wp:positionV>
                <wp:extent cx="5732780" cy="635"/>
                <wp:effectExtent l="0" t="0" r="1270" b="0"/>
                <wp:wrapNone/>
                <wp:docPr id="45" name="Text Box 45"/>
                <wp:cNvGraphicFramePr/>
                <a:graphic xmlns:a="http://schemas.openxmlformats.org/drawingml/2006/main">
                  <a:graphicData uri="http://schemas.microsoft.com/office/word/2010/wordprocessingShape">
                    <wps:wsp>
                      <wps:cNvSpPr txBox="1"/>
                      <wps:spPr>
                        <a:xfrm>
                          <a:off x="0" y="0"/>
                          <a:ext cx="5732780" cy="635"/>
                        </a:xfrm>
                        <a:prstGeom prst="rect">
                          <a:avLst/>
                        </a:prstGeom>
                        <a:solidFill>
                          <a:prstClr val="white"/>
                        </a:solidFill>
                        <a:ln>
                          <a:noFill/>
                        </a:ln>
                      </wps:spPr>
                      <wps:txbx>
                        <w:txbxContent>
                          <w:p w14:paraId="4FBDA34C" w14:textId="152CA294" w:rsidR="0034280C" w:rsidRPr="00D5207B" w:rsidRDefault="0034280C" w:rsidP="00986962">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6</w:t>
                            </w:r>
                            <w:r w:rsidR="0090226F">
                              <w:rPr>
                                <w:noProof/>
                              </w:rPr>
                              <w:fldChar w:fldCharType="end"/>
                            </w:r>
                            <w:r>
                              <w:rPr>
                                <w:noProof/>
                              </w:rPr>
                              <w:t xml:space="preserve"> Final graphs of kinetic energy and momentum. Notice that the number of drops in kinetic energy corresponds to the number of balls sun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D9B30" id="Text Box 45" o:spid="_x0000_s1068" type="#_x0000_t202" style="position:absolute;margin-left:400.2pt;margin-top:1.55pt;width:451.4pt;height:.05pt;z-index:-251650043;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" stroked="f">
                <v:textbox style="mso-fit-shape-to-text:t" inset="0,0,0,0">
                  <w:txbxContent>
                    <w:p w14:paraId="4FBDA34C" w14:textId="152CA294" w:rsidR="0034280C" w:rsidRPr="00D5207B" w:rsidRDefault="0034280C" w:rsidP="00986962">
                      <w:pPr>
                        <w:pStyle w:val="Caption"/>
                        <w:jc w:val="center"/>
                        <w:rPr>
                          <w:noProof/>
                        </w:rPr>
                      </w:pPr>
                      <w:r>
                        <w:t xml:space="preserve">Figure </w:t>
                      </w:r>
                      <w:fldSimple w:instr=" SEQ Figure \* ARABIC ">
                        <w:r w:rsidR="00CD69C7">
                          <w:rPr>
                            <w:noProof/>
                          </w:rPr>
                          <w:t>6</w:t>
                        </w:r>
                      </w:fldSimple>
                      <w:r>
                        <w:rPr>
                          <w:noProof/>
                        </w:rPr>
                        <w:t xml:space="preserve"> Final graphs of kinetic energy and momentum. Notice that the number of drops in kinetic energy corresponds to the number of balls sunk</w:t>
                      </w:r>
                    </w:p>
                  </w:txbxContent>
                </v:textbox>
                <w10:wrap anchorx="margin"/>
              </v:shape>
            </w:pict>
          </mc:Fallback>
        </mc:AlternateContent>
      </w:r>
    </w:p>
    <w:p w14:paraId="3527C9EA" w14:textId="0FFE3D32" w:rsidR="00986962" w:rsidRDefault="00FE0899" w:rsidP="000A2D3E">
      <w:pPr>
        <w:jc w:val="both"/>
      </w:pPr>
      <w:r>
        <w:t xml:space="preserve">As seen in figure 6, the graphs of kinetic energy and momentum both tend towards 0 as the number of balls left not sunk also tends towards 0 (as expected). </w:t>
      </w:r>
      <w:r w:rsidR="000A2D3E">
        <w:t xml:space="preserve">The momentum is fluctuating through positive and negative values due to the collisions with the wall. Each time a wall collision occurs, either the x-component of velocity or the y-component of velocity is made negative, this means that it is natural for momentum to shift from positive to negative due to it being a vector quantity. </w:t>
      </w:r>
    </w:p>
    <w:p w14:paraId="46264B0E" w14:textId="765B3666" w:rsidR="00832A01" w:rsidRDefault="00832A01" w:rsidP="00832A01">
      <w:pPr>
        <w:pStyle w:val="Heading2"/>
      </w:pPr>
      <w:r>
        <w:t>Kinetic Energy</w:t>
      </w:r>
      <w:r w:rsidR="00464128">
        <w:t xml:space="preserve"> Conservation</w:t>
      </w:r>
    </w:p>
    <w:p w14:paraId="49AD54AF" w14:textId="15D7414A" w:rsidR="00832A01" w:rsidRDefault="009B58F7" w:rsidP="00832A01">
      <w:r w:rsidRPr="009B58F7">
        <w:rPr>
          <w:noProof/>
        </w:rPr>
        <w:drawing>
          <wp:anchor distT="0" distB="0" distL="114300" distR="114300" simplePos="0" relativeHeight="251668485" behindDoc="1" locked="0" layoutInCell="1" allowOverlap="1" wp14:anchorId="1504DB20" wp14:editId="440CACF5">
            <wp:simplePos x="0" y="0"/>
            <wp:positionH relativeFrom="margin">
              <wp:align>center</wp:align>
            </wp:positionH>
            <wp:positionV relativeFrom="paragraph">
              <wp:posOffset>944851</wp:posOffset>
            </wp:positionV>
            <wp:extent cx="6170443" cy="1558137"/>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596" t="3565" r="7968" b="52403"/>
                    <a:stretch/>
                  </pic:blipFill>
                  <pic:spPr bwMode="auto">
                    <a:xfrm>
                      <a:off x="0" y="0"/>
                      <a:ext cx="6170443" cy="155813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965">
        <w:t xml:space="preserve">The equations used in calculations within this program were all derived using the conservation of kinetic energy. Therefore, naturally, it would be expected that kinetic energy is conserved. This is of course the case when friction is not involved. When friction is not involved, the kinetic energy of the system stays constant throughout. A sample program was run with no pockets for 100 simulation seconds for a table with friction and without friction, yielding comparative </w:t>
      </w:r>
      <w:r>
        <w:t>output</w:t>
      </w:r>
      <w:r w:rsidR="00FF6965">
        <w:t xml:space="preserve"> of </w:t>
      </w:r>
    </w:p>
    <w:p w14:paraId="6D6B9FFA" w14:textId="0D85D9AC" w:rsidR="00832A01" w:rsidRDefault="00832A01" w:rsidP="00832A01"/>
    <w:p w14:paraId="185FEC67" w14:textId="0AD26069" w:rsidR="009B58F7" w:rsidRDefault="009B58F7" w:rsidP="00832A01"/>
    <w:p w14:paraId="2C726CAC" w14:textId="3CBFCBD7" w:rsidR="009B58F7" w:rsidRDefault="009B58F7" w:rsidP="00832A01"/>
    <w:p w14:paraId="24FBCA47" w14:textId="60F3E8FC" w:rsidR="009B58F7" w:rsidRDefault="009B58F7" w:rsidP="00832A01"/>
    <w:p w14:paraId="10E1749E" w14:textId="5460B9DC" w:rsidR="009B58F7" w:rsidRDefault="009B58F7" w:rsidP="00832A01">
      <w:r>
        <w:rPr>
          <w:noProof/>
        </w:rPr>
        <mc:AlternateContent>
          <mc:Choice Requires="wps">
            <w:drawing>
              <wp:anchor distT="0" distB="0" distL="114300" distR="114300" simplePos="0" relativeHeight="251670533" behindDoc="1" locked="0" layoutInCell="1" allowOverlap="1" wp14:anchorId="5388994E" wp14:editId="35540E0B">
                <wp:simplePos x="0" y="0"/>
                <wp:positionH relativeFrom="margin">
                  <wp:align>center</wp:align>
                </wp:positionH>
                <wp:positionV relativeFrom="paragraph">
                  <wp:posOffset>308790</wp:posOffset>
                </wp:positionV>
                <wp:extent cx="6170295" cy="635"/>
                <wp:effectExtent l="0" t="0" r="1905" b="0"/>
                <wp:wrapNone/>
                <wp:docPr id="48" name="Text Box 48"/>
                <wp:cNvGraphicFramePr/>
                <a:graphic xmlns:a="http://schemas.openxmlformats.org/drawingml/2006/main">
                  <a:graphicData uri="http://schemas.microsoft.com/office/word/2010/wordprocessingShape">
                    <wps:wsp>
                      <wps:cNvSpPr txBox="1"/>
                      <wps:spPr>
                        <a:xfrm>
                          <a:off x="0" y="0"/>
                          <a:ext cx="6170295" cy="635"/>
                        </a:xfrm>
                        <a:prstGeom prst="rect">
                          <a:avLst/>
                        </a:prstGeom>
                        <a:noFill/>
                        <a:ln>
                          <a:noFill/>
                        </a:ln>
                      </wps:spPr>
                      <wps:txbx>
                        <w:txbxContent>
                          <w:p w14:paraId="22EA0245" w14:textId="73931762" w:rsidR="0034280C" w:rsidRPr="00BA006D" w:rsidRDefault="0034280C" w:rsidP="009B58F7">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7</w:t>
                            </w:r>
                            <w:r w:rsidR="0090226F">
                              <w:rPr>
                                <w:noProof/>
                              </w:rPr>
                              <w:fldChar w:fldCharType="end"/>
                            </w:r>
                            <w:r>
                              <w:rPr>
                                <w:noProof/>
                              </w:rPr>
                              <w:t xml:space="preserve"> demonstration of conservation of kinetic energy when there is no fri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88994E" id="Text Box 48" o:spid="_x0000_s1069" type="#_x0000_t202" style="position:absolute;margin-left:0;margin-top:24.3pt;width:485.85pt;height:.05pt;z-index:-25164594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" filled="f" stroked="f">
                <v:textbox style="mso-fit-shape-to-text:t" inset="0,0,0,0">
                  <w:txbxContent>
                    <w:p w14:paraId="22EA0245" w14:textId="73931762" w:rsidR="0034280C" w:rsidRPr="00BA006D" w:rsidRDefault="0034280C" w:rsidP="009B58F7">
                      <w:pPr>
                        <w:pStyle w:val="Caption"/>
                        <w:jc w:val="center"/>
                        <w:rPr>
                          <w:noProof/>
                        </w:rPr>
                      </w:pPr>
                      <w:r>
                        <w:t xml:space="preserve">Figure </w:t>
                      </w:r>
                      <w:fldSimple w:instr=" SEQ Figure \* ARABIC ">
                        <w:r w:rsidR="00CD69C7">
                          <w:rPr>
                            <w:noProof/>
                          </w:rPr>
                          <w:t>7</w:t>
                        </w:r>
                      </w:fldSimple>
                      <w:r>
                        <w:rPr>
                          <w:noProof/>
                        </w:rPr>
                        <w:t xml:space="preserve"> demonstration of conservation of kinetic energy when there is no friction</w:t>
                      </w:r>
                    </w:p>
                  </w:txbxContent>
                </v:textbox>
                <w10:wrap anchorx="margin"/>
              </v:shape>
            </w:pict>
          </mc:Fallback>
        </mc:AlternateContent>
      </w:r>
    </w:p>
    <w:p w14:paraId="1C50626E" w14:textId="6DD9240D" w:rsidR="009B58F7" w:rsidRDefault="009B58F7" w:rsidP="00832A01"/>
    <w:p w14:paraId="7DB24221" w14:textId="3ED06F39" w:rsidR="009B58F7" w:rsidRDefault="00CF046F" w:rsidP="00832A01">
      <w:r w:rsidRPr="009B58F7">
        <w:rPr>
          <w:noProof/>
        </w:rPr>
        <w:drawing>
          <wp:anchor distT="0" distB="0" distL="114300" distR="114300" simplePos="0" relativeHeight="251671557" behindDoc="1" locked="0" layoutInCell="1" allowOverlap="1" wp14:anchorId="1EE4889F" wp14:editId="74AB8A12">
            <wp:simplePos x="0" y="0"/>
            <wp:positionH relativeFrom="margin">
              <wp:align>left</wp:align>
            </wp:positionH>
            <wp:positionV relativeFrom="paragraph">
              <wp:posOffset>6985</wp:posOffset>
            </wp:positionV>
            <wp:extent cx="3781425" cy="1636395"/>
            <wp:effectExtent l="0" t="0" r="0" b="1905"/>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6045" r="6046" b="49268"/>
                    <a:stretch/>
                  </pic:blipFill>
                  <pic:spPr bwMode="auto">
                    <a:xfrm>
                      <a:off x="0" y="0"/>
                      <a:ext cx="3781425" cy="16363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8B78B1" w14:textId="5D47A483" w:rsidR="009B58F7" w:rsidRDefault="00CF046F" w:rsidP="00832A01">
      <w:r>
        <w:rPr>
          <w:noProof/>
        </w:rPr>
        <mc:AlternateContent>
          <mc:Choice Requires="wps">
            <w:drawing>
              <wp:anchor distT="0" distB="0" distL="114300" distR="114300" simplePos="0" relativeHeight="251673605" behindDoc="1" locked="0" layoutInCell="1" allowOverlap="1" wp14:anchorId="25EFBECD" wp14:editId="73DCB8B7">
                <wp:simplePos x="0" y="0"/>
                <wp:positionH relativeFrom="margin">
                  <wp:posOffset>3780892</wp:posOffset>
                </wp:positionH>
                <wp:positionV relativeFrom="paragraph">
                  <wp:posOffset>6934</wp:posOffset>
                </wp:positionV>
                <wp:extent cx="1938528" cy="635"/>
                <wp:effectExtent l="0" t="0" r="5080" b="7620"/>
                <wp:wrapNone/>
                <wp:docPr id="50" name="Text Box 50"/>
                <wp:cNvGraphicFramePr/>
                <a:graphic xmlns:a="http://schemas.openxmlformats.org/drawingml/2006/main">
                  <a:graphicData uri="http://schemas.microsoft.com/office/word/2010/wordprocessingShape">
                    <wps:wsp>
                      <wps:cNvSpPr txBox="1"/>
                      <wps:spPr>
                        <a:xfrm>
                          <a:off x="0" y="0"/>
                          <a:ext cx="1938528" cy="635"/>
                        </a:xfrm>
                        <a:prstGeom prst="rect">
                          <a:avLst/>
                        </a:prstGeom>
                        <a:solidFill>
                          <a:prstClr val="white"/>
                        </a:solidFill>
                        <a:ln>
                          <a:noFill/>
                        </a:ln>
                      </wps:spPr>
                      <wps:txbx>
                        <w:txbxContent>
                          <w:p w14:paraId="6311EA50" w14:textId="2B5D778D" w:rsidR="0034280C" w:rsidRPr="006F2074" w:rsidRDefault="0034280C" w:rsidP="00CF046F">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8</w:t>
                            </w:r>
                            <w:r w:rsidR="0090226F">
                              <w:rPr>
                                <w:noProof/>
                              </w:rPr>
                              <w:fldChar w:fldCharType="end"/>
                            </w:r>
                            <w:r>
                              <w:rPr>
                                <w:noProof/>
                              </w:rPr>
                              <w:t xml:space="preserve"> kinetic energy of the system will all frictional effects. The first drop at the start corresponds to the "break" of the triangle configuratoin and the loss of lots of energy due to the number of collisions occurring. Also note the total time before the balls stop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EFBECD" id="Text Box 50" o:spid="_x0000_s1070" type="#_x0000_t202" style="position:absolute;margin-left:297.7pt;margin-top:.55pt;width:152.65pt;height:.05pt;z-index:-25164287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o6lLwIAAGc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" stroked="f">
                <v:textbox style="mso-fit-shape-to-text:t" inset="0,0,0,0">
                  <w:txbxContent>
                    <w:p w14:paraId="6311EA50" w14:textId="2B5D778D" w:rsidR="0034280C" w:rsidRPr="006F2074" w:rsidRDefault="0034280C" w:rsidP="00CF046F">
                      <w:pPr>
                        <w:pStyle w:val="Caption"/>
                        <w:jc w:val="center"/>
                        <w:rPr>
                          <w:noProof/>
                        </w:rPr>
                      </w:pPr>
                      <w:r>
                        <w:t xml:space="preserve">Figure </w:t>
                      </w:r>
                      <w:fldSimple w:instr=" SEQ Figure \* ARABIC ">
                        <w:r w:rsidR="00CD69C7">
                          <w:rPr>
                            <w:noProof/>
                          </w:rPr>
                          <w:t>8</w:t>
                        </w:r>
                      </w:fldSimple>
                      <w:r>
                        <w:rPr>
                          <w:noProof/>
                        </w:rPr>
                        <w:t xml:space="preserve"> kinetic energy of the system will all frictional effects. The first drop at the start corresponds to the "break" of the triangle configuratoin and the loss of lots of energy due to the number of collisions occurring. Also note the total time before the balls stop moving</w:t>
                      </w:r>
                    </w:p>
                  </w:txbxContent>
                </v:textbox>
                <w10:wrap anchorx="margin"/>
              </v:shape>
            </w:pict>
          </mc:Fallback>
        </mc:AlternateContent>
      </w:r>
    </w:p>
    <w:p w14:paraId="6A5E2C70" w14:textId="446F293D" w:rsidR="009B58F7" w:rsidRDefault="009B58F7" w:rsidP="00832A01"/>
    <w:p w14:paraId="3AADC396" w14:textId="4BBAAC9F" w:rsidR="009B58F7" w:rsidRDefault="009B58F7" w:rsidP="00832A01"/>
    <w:p w14:paraId="0A7673F7" w14:textId="2EEBA988" w:rsidR="009B58F7" w:rsidRDefault="0042563E" w:rsidP="007A0DFF">
      <w:pPr>
        <w:jc w:val="both"/>
      </w:pPr>
      <w:r>
        <w:lastRenderedPageBreak/>
        <w:t xml:space="preserve">As seen by the comparison of trends between figures 7 and 8, there is a clear difference in the kinetic energy of the system with and without friction. As hoped, the </w:t>
      </w:r>
      <w:r w:rsidR="007A0DFF">
        <w:t xml:space="preserve">constant kinetic energy over the total runtime of 100 seconds as shown in figure 7 demonstrates the conservation of kinetic energy. The very minor fluctuation in the graph, of order magnitude </w:t>
      </w:r>
      <m:oMath>
        <m:sSup>
          <m:sSupPr>
            <m:ctrlPr>
              <w:rPr>
                <w:rFonts w:ascii="Cambria Math" w:hAnsi="Cambria Math"/>
                <w:i/>
              </w:rPr>
            </m:ctrlPr>
          </m:sSupPr>
          <m:e>
            <m:r>
              <w:rPr>
                <w:rFonts w:ascii="Cambria Math" w:hAnsi="Cambria Math"/>
              </w:rPr>
              <m:t>10</m:t>
            </m:r>
          </m:e>
          <m:sup>
            <m:r>
              <w:rPr>
                <w:rFonts w:ascii="Cambria Math" w:hAnsi="Cambria Math"/>
              </w:rPr>
              <m:t>-13</m:t>
            </m:r>
          </m:sup>
        </m:sSup>
      </m:oMath>
      <w:r w:rsidR="007A0DFF">
        <w:rPr>
          <w:rFonts w:eastAsiaTheme="minorEastAsia"/>
        </w:rPr>
        <w:t xml:space="preserve">, can be put down to simply machine/floating point error. </w:t>
      </w:r>
      <w:r w:rsidR="007A0DFF">
        <w:t xml:space="preserve">Again, as hoped, this changes when friction is added, causing the total kinetic energy to decrease to 0 rather rapidly. </w:t>
      </w:r>
    </w:p>
    <w:p w14:paraId="753490C6" w14:textId="4F1A3F91" w:rsidR="00317A9A" w:rsidRDefault="00832A01" w:rsidP="00CA3992">
      <w:pPr>
        <w:pStyle w:val="Heading2"/>
      </w:pPr>
      <w:r>
        <w:t>Momentum</w:t>
      </w:r>
      <w:r w:rsidR="00464128">
        <w:t xml:space="preserve"> Conservation</w:t>
      </w:r>
    </w:p>
    <w:p w14:paraId="0FB8C3D4" w14:textId="574DC4AD" w:rsidR="00317A9A" w:rsidRDefault="006C448A" w:rsidP="00CA3992">
      <w:pPr>
        <w:jc w:val="both"/>
      </w:pPr>
      <w:r>
        <w:t xml:space="preserve">As done with the kinetic energy, when the simulation is run with no pockets and no friction for a total of 100 simulation seconds, the momentum naturally unpredictably oscillates in the positive and negative direction. </w:t>
      </w:r>
      <w:r w:rsidR="00CA3992">
        <w:t>The thicker purple and yellow lines represent the initial y and x momentum, respectively. As clearly seen in the figure below, the instantaneous momentum of the system shows no correlation to these initial values.</w:t>
      </w:r>
    </w:p>
    <w:p w14:paraId="52B1D457" w14:textId="5FCE3B96" w:rsidR="00317A9A" w:rsidRDefault="00CA3992" w:rsidP="00832A01">
      <w:r w:rsidRPr="009B58F7">
        <w:rPr>
          <w:noProof/>
        </w:rPr>
        <w:drawing>
          <wp:anchor distT="0" distB="0" distL="114300" distR="114300" simplePos="0" relativeHeight="251667461" behindDoc="1" locked="0" layoutInCell="1" allowOverlap="1" wp14:anchorId="7BF16D8D" wp14:editId="75A73F23">
            <wp:simplePos x="0" y="0"/>
            <wp:positionH relativeFrom="margin">
              <wp:align>center</wp:align>
            </wp:positionH>
            <wp:positionV relativeFrom="paragraph">
              <wp:posOffset>3810</wp:posOffset>
            </wp:positionV>
            <wp:extent cx="6541882" cy="172720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747" t="51701" r="8265" b="5656"/>
                    <a:stretch/>
                  </pic:blipFill>
                  <pic:spPr bwMode="auto">
                    <a:xfrm>
                      <a:off x="0" y="0"/>
                      <a:ext cx="6541882" cy="1727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101573" w14:textId="0CF3D36C" w:rsidR="00317A9A" w:rsidRDefault="00317A9A" w:rsidP="00832A01"/>
    <w:p w14:paraId="200FAB8F" w14:textId="50C7746E" w:rsidR="00317A9A" w:rsidRDefault="00317A9A" w:rsidP="00832A01"/>
    <w:p w14:paraId="0A5441B7" w14:textId="431C845E" w:rsidR="00832A01" w:rsidRDefault="00832A01" w:rsidP="00832A01"/>
    <w:p w14:paraId="6821C21D" w14:textId="010AA013" w:rsidR="006C448A" w:rsidRDefault="006C448A"/>
    <w:p w14:paraId="6C05BF16" w14:textId="73640B62" w:rsidR="006C448A" w:rsidRDefault="00CA3992">
      <w:r>
        <w:rPr>
          <w:noProof/>
        </w:rPr>
        <mc:AlternateContent>
          <mc:Choice Requires="wps">
            <w:drawing>
              <wp:anchor distT="0" distB="0" distL="114300" distR="114300" simplePos="0" relativeHeight="251675653" behindDoc="1" locked="0" layoutInCell="1" allowOverlap="1" wp14:anchorId="7DB4E1DD" wp14:editId="2C2E08E5">
                <wp:simplePos x="0" y="0"/>
                <wp:positionH relativeFrom="margin">
                  <wp:align>center</wp:align>
                </wp:positionH>
                <wp:positionV relativeFrom="paragraph">
                  <wp:posOffset>302895</wp:posOffset>
                </wp:positionV>
                <wp:extent cx="654177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6541770" cy="635"/>
                        </a:xfrm>
                        <a:prstGeom prst="rect">
                          <a:avLst/>
                        </a:prstGeom>
                        <a:solidFill>
                          <a:prstClr val="white"/>
                        </a:solidFill>
                        <a:ln>
                          <a:noFill/>
                        </a:ln>
                      </wps:spPr>
                      <wps:txbx>
                        <w:txbxContent>
                          <w:p w14:paraId="307F79E7" w14:textId="28872CC1" w:rsidR="0034280C" w:rsidRPr="0030209F" w:rsidRDefault="0034280C" w:rsidP="00CA3992">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9</w:t>
                            </w:r>
                            <w:r w:rsidR="0090226F">
                              <w:rPr>
                                <w:noProof/>
                              </w:rPr>
                              <w:fldChar w:fldCharType="end"/>
                            </w:r>
                            <w:r>
                              <w:rPr>
                                <w:noProof/>
                              </w:rPr>
                              <w:t xml:space="preserve"> momentum of default triangle setup over a time of 100 secon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B4E1DD" id="Text Box 51" o:spid="_x0000_s1071" type="#_x0000_t202" style="position:absolute;margin-left:0;margin-top:23.85pt;width:515.1pt;height:.05pt;z-index:-251640827;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2uOLwIAAGcEAAAOAAAAZHJzL2Uyb0RvYy54bWysVMFu2zAMvQ/YPwi6L066J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" stroked="f">
                <v:textbox style="mso-fit-shape-to-text:t" inset="0,0,0,0">
                  <w:txbxContent>
                    <w:p w14:paraId="307F79E7" w14:textId="28872CC1" w:rsidR="0034280C" w:rsidRPr="0030209F" w:rsidRDefault="0034280C" w:rsidP="00CA3992">
                      <w:pPr>
                        <w:pStyle w:val="Caption"/>
                        <w:jc w:val="center"/>
                        <w:rPr>
                          <w:noProof/>
                        </w:rPr>
                      </w:pPr>
                      <w:r>
                        <w:t xml:space="preserve">Figure </w:t>
                      </w:r>
                      <w:fldSimple w:instr=" SEQ Figure \* ARABIC ">
                        <w:r w:rsidR="00CD69C7">
                          <w:rPr>
                            <w:noProof/>
                          </w:rPr>
                          <w:t>9</w:t>
                        </w:r>
                      </w:fldSimple>
                      <w:r>
                        <w:rPr>
                          <w:noProof/>
                        </w:rPr>
                        <w:t xml:space="preserve"> momentum of default triangle setup over a time of 100 seconds</w:t>
                      </w:r>
                    </w:p>
                  </w:txbxContent>
                </v:textbox>
                <w10:wrap anchorx="margin"/>
              </v:shape>
            </w:pict>
          </mc:Fallback>
        </mc:AlternateContent>
      </w:r>
    </w:p>
    <w:p w14:paraId="67DCC4CB" w14:textId="3F5892E4" w:rsidR="006C448A" w:rsidRDefault="006C448A"/>
    <w:p w14:paraId="2CF20C58" w14:textId="3F3EEF9D" w:rsidR="006C448A" w:rsidRDefault="00CA3992" w:rsidP="00212E56">
      <w:pPr>
        <w:jc w:val="both"/>
      </w:pPr>
      <w:r>
        <w:t xml:space="preserve">This does not imply that conservation of momentum is not present, </w:t>
      </w:r>
      <w:r w:rsidR="00212E56">
        <w:t>because in certain frames of reference, it certainly is</w:t>
      </w:r>
      <w:r>
        <w:t>.</w:t>
      </w:r>
      <w:r w:rsidR="00212E56">
        <w:t xml:space="preserve"> Observing the instantaneous momentum of the system will always result in a change due to, in particular, wall collisions. Alternatively, observing the momentum of the system as a whole yields interesting results.</w:t>
      </w:r>
      <w:r>
        <w:t xml:space="preserve"> After concluding the looping of the balls for the 100 seconds, the program outputs to the command window a summary of the momentum:</w:t>
      </w:r>
    </w:p>
    <w:p w14:paraId="7D131CC4" w14:textId="0D755B33" w:rsidR="00CA3992" w:rsidRPr="00CA3992" w:rsidRDefault="00CA3992" w:rsidP="00CA39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line="252" w:lineRule="atLeast"/>
        <w:textAlignment w:val="baseline"/>
        <w:rPr>
          <w:rFonts w:ascii="Courier New" w:eastAsia="Times New Roman" w:hAnsi="Courier New" w:cs="Courier New"/>
          <w:sz w:val="18"/>
          <w:szCs w:val="18"/>
          <w:lang w:eastAsia="en-AU"/>
        </w:rPr>
      </w:pPr>
      <w:r w:rsidRPr="00CA3992">
        <w:rPr>
          <w:rFonts w:ascii="Courier New" w:eastAsia="Times New Roman" w:hAnsi="Courier New" w:cs="Courier New"/>
          <w:sz w:val="18"/>
          <w:szCs w:val="18"/>
          <w:lang w:eastAsia="en-AU"/>
        </w:rPr>
        <w:t>MOMENTUM SUMMARY:</w:t>
      </w:r>
      <w:r w:rsidRPr="00CA3992">
        <w:rPr>
          <w:rFonts w:ascii="Courier New" w:eastAsia="Times New Roman" w:hAnsi="Courier New" w:cs="Courier New"/>
          <w:sz w:val="18"/>
          <w:szCs w:val="18"/>
          <w:lang w:eastAsia="en-AU"/>
        </w:rPr>
        <w:br/>
        <w:t xml:space="preserve"> X initial: 0.00</w:t>
      </w:r>
      <w:r w:rsidRPr="00CA3992">
        <w:rPr>
          <w:rFonts w:ascii="Courier New" w:eastAsia="Times New Roman" w:hAnsi="Courier New" w:cs="Courier New"/>
          <w:sz w:val="18"/>
          <w:szCs w:val="18"/>
          <w:lang w:eastAsia="en-AU"/>
        </w:rPr>
        <w:br/>
        <w:t xml:space="preserve"> X average: -0.00</w:t>
      </w:r>
    </w:p>
    <w:p w14:paraId="7079B199" w14:textId="6217592E" w:rsidR="00CA3992" w:rsidRPr="00CA3992" w:rsidRDefault="00CA3992" w:rsidP="00CA39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300" w:line="252" w:lineRule="atLeast"/>
        <w:textAlignment w:val="baseline"/>
        <w:rPr>
          <w:rFonts w:ascii="Courier New" w:eastAsia="Times New Roman" w:hAnsi="Courier New" w:cs="Courier New"/>
          <w:sz w:val="18"/>
          <w:szCs w:val="18"/>
          <w:lang w:eastAsia="en-AU"/>
        </w:rPr>
      </w:pPr>
      <w:r w:rsidRPr="00CA3992">
        <w:rPr>
          <w:rFonts w:ascii="Courier New" w:eastAsia="Times New Roman" w:hAnsi="Courier New" w:cs="Courier New"/>
          <w:sz w:val="18"/>
          <w:szCs w:val="18"/>
          <w:lang w:eastAsia="en-AU"/>
        </w:rPr>
        <w:t xml:space="preserve"> Y initial: 1.55</w:t>
      </w:r>
      <w:r w:rsidRPr="00CA3992">
        <w:rPr>
          <w:rFonts w:ascii="Courier New" w:eastAsia="Times New Roman" w:hAnsi="Courier New" w:cs="Courier New"/>
          <w:sz w:val="18"/>
          <w:szCs w:val="18"/>
          <w:lang w:eastAsia="en-AU"/>
        </w:rPr>
        <w:br/>
        <w:t xml:space="preserve"> Y average: -0.01 </w:t>
      </w:r>
    </w:p>
    <w:p w14:paraId="2C04D3BE" w14:textId="08468348" w:rsidR="002A03B1" w:rsidRDefault="00212E56" w:rsidP="00212E56">
      <w:pPr>
        <w:jc w:val="both"/>
      </w:pPr>
      <w:r>
        <w:t xml:space="preserve">The trend of this goes that as the amount of time that the program is run for increases, the average x and y momentum of the system tends towards 0. This result is exactly what it should be because it suggests that the average net momentum of the system over time is zero (i.e. momentum is conserved). </w:t>
      </w:r>
    </w:p>
    <w:p w14:paraId="1427117D" w14:textId="39D6A1F5" w:rsidR="002A03B1" w:rsidRDefault="002A03B1" w:rsidP="00212E56">
      <w:pPr>
        <w:jc w:val="both"/>
      </w:pPr>
    </w:p>
    <w:p w14:paraId="7A0FFAA8" w14:textId="52100A3F" w:rsidR="002A03B1" w:rsidRDefault="002A03B1" w:rsidP="00212E56">
      <w:pPr>
        <w:jc w:val="both"/>
      </w:pPr>
    </w:p>
    <w:p w14:paraId="4C65FF9B" w14:textId="000BCCA8" w:rsidR="002A03B1" w:rsidRDefault="002A03B1" w:rsidP="00212E56">
      <w:pPr>
        <w:jc w:val="both"/>
      </w:pPr>
    </w:p>
    <w:p w14:paraId="5FB6F95C" w14:textId="09891E56" w:rsidR="002A03B1" w:rsidRDefault="002A03B1" w:rsidP="00212E56">
      <w:pPr>
        <w:jc w:val="both"/>
      </w:pPr>
    </w:p>
    <w:p w14:paraId="6C5D772C" w14:textId="77777777" w:rsidR="002A03B1" w:rsidRDefault="002A03B1" w:rsidP="00212E56">
      <w:pPr>
        <w:jc w:val="both"/>
      </w:pPr>
    </w:p>
    <w:p w14:paraId="6EF7D39C" w14:textId="6A65E232" w:rsidR="002A03B1" w:rsidRDefault="002A03B1" w:rsidP="00212E56">
      <w:pPr>
        <w:jc w:val="both"/>
      </w:pPr>
      <w:r>
        <w:lastRenderedPageBreak/>
        <w:t>Another sample simulation was run with 2 balls (again no friction or pockets) in order to test to see if momentum is conserved in collisions</w:t>
      </w:r>
      <w:r w:rsidR="002D63A4">
        <w:t xml:space="preserve"> between two balls, therefore reinforcing the validity of the derived equations</w:t>
      </w:r>
      <w:r>
        <w:t xml:space="preserve">. </w:t>
      </w:r>
    </w:p>
    <w:p w14:paraId="5FB3A8B5" w14:textId="0C8DF96B" w:rsidR="002A03B1" w:rsidRDefault="002A03B1" w:rsidP="00212E56">
      <w:pPr>
        <w:jc w:val="both"/>
      </w:pPr>
      <w:r w:rsidRPr="002A03B1">
        <w:rPr>
          <w:noProof/>
        </w:rPr>
        <w:drawing>
          <wp:anchor distT="0" distB="0" distL="114300" distR="114300" simplePos="0" relativeHeight="251676677" behindDoc="1" locked="0" layoutInCell="1" allowOverlap="1" wp14:anchorId="3A82EAB3" wp14:editId="7D17F14F">
            <wp:simplePos x="0" y="0"/>
            <wp:positionH relativeFrom="margin">
              <wp:align>center</wp:align>
            </wp:positionH>
            <wp:positionV relativeFrom="paragraph">
              <wp:posOffset>6350</wp:posOffset>
            </wp:positionV>
            <wp:extent cx="2295379" cy="1720850"/>
            <wp:effectExtent l="0" t="0" r="0"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5379" cy="1720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DAFD31" w14:textId="28075970" w:rsidR="002A03B1" w:rsidRDefault="002A03B1" w:rsidP="00212E56">
      <w:pPr>
        <w:jc w:val="both"/>
      </w:pPr>
    </w:p>
    <w:p w14:paraId="516FDA4C" w14:textId="54EA201D" w:rsidR="002A03B1" w:rsidRDefault="002A03B1" w:rsidP="00212E56">
      <w:pPr>
        <w:jc w:val="both"/>
      </w:pPr>
    </w:p>
    <w:p w14:paraId="3750F9DB" w14:textId="32EF121B" w:rsidR="002A03B1" w:rsidRDefault="002A03B1" w:rsidP="00212E56">
      <w:pPr>
        <w:jc w:val="both"/>
      </w:pPr>
    </w:p>
    <w:p w14:paraId="18965C18" w14:textId="5B57C6BB" w:rsidR="002D63A4" w:rsidRDefault="002D63A4" w:rsidP="00212E56">
      <w:pPr>
        <w:jc w:val="both"/>
      </w:pPr>
    </w:p>
    <w:p w14:paraId="516FCEBF" w14:textId="495B54EC" w:rsidR="002D63A4" w:rsidRDefault="002D63A4" w:rsidP="00212E56">
      <w:pPr>
        <w:jc w:val="both"/>
      </w:pPr>
    </w:p>
    <w:p w14:paraId="4FD5ABEA" w14:textId="18CCEBE0" w:rsidR="002D63A4" w:rsidRDefault="002D63A4" w:rsidP="00212E56">
      <w:pPr>
        <w:jc w:val="both"/>
      </w:pPr>
      <w:r>
        <w:rPr>
          <w:noProof/>
        </w:rPr>
        <mc:AlternateContent>
          <mc:Choice Requires="wps">
            <w:drawing>
              <wp:anchor distT="0" distB="0" distL="114300" distR="114300" simplePos="0" relativeHeight="251678725" behindDoc="1" locked="0" layoutInCell="1" allowOverlap="1" wp14:anchorId="1CE78B69" wp14:editId="0881A6DA">
                <wp:simplePos x="0" y="0"/>
                <wp:positionH relativeFrom="margin">
                  <wp:align>center</wp:align>
                </wp:positionH>
                <wp:positionV relativeFrom="paragraph">
                  <wp:posOffset>1588</wp:posOffset>
                </wp:positionV>
                <wp:extent cx="2294890"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2294890" cy="635"/>
                        </a:xfrm>
                        <a:prstGeom prst="rect">
                          <a:avLst/>
                        </a:prstGeom>
                        <a:solidFill>
                          <a:prstClr val="white"/>
                        </a:solidFill>
                        <a:ln>
                          <a:noFill/>
                        </a:ln>
                      </wps:spPr>
                      <wps:txbx>
                        <w:txbxContent>
                          <w:p w14:paraId="7A99B7F4" w14:textId="6E22C61A" w:rsidR="0034280C" w:rsidRPr="006D6941" w:rsidRDefault="0034280C" w:rsidP="002A03B1">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10</w:t>
                            </w:r>
                            <w:r w:rsidR="0090226F">
                              <w:rPr>
                                <w:noProof/>
                              </w:rPr>
                              <w:fldChar w:fldCharType="end"/>
                            </w:r>
                            <w:r>
                              <w:rPr>
                                <w:noProof/>
                              </w:rPr>
                              <w:t xml:space="preserve"> snapshot of two balls immediately before collision at time 1.3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78B69" id="Text Box 107" o:spid="_x0000_s1072" type="#_x0000_t202" style="position:absolute;left:0;text-align:left;margin-left:0;margin-top:.15pt;width:180.7pt;height:.05pt;z-index:-2516377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" stroked="f">
                <v:textbox style="mso-fit-shape-to-text:t" inset="0,0,0,0">
                  <w:txbxContent>
                    <w:p w14:paraId="7A99B7F4" w14:textId="6E22C61A" w:rsidR="0034280C" w:rsidRPr="006D6941" w:rsidRDefault="0034280C" w:rsidP="002A03B1">
                      <w:pPr>
                        <w:pStyle w:val="Caption"/>
                        <w:jc w:val="center"/>
                        <w:rPr>
                          <w:noProof/>
                        </w:rPr>
                      </w:pPr>
                      <w:r>
                        <w:t xml:space="preserve">Figure </w:t>
                      </w:r>
                      <w:fldSimple w:instr=" SEQ Figure \* ARABIC ">
                        <w:r w:rsidR="00CD69C7">
                          <w:rPr>
                            <w:noProof/>
                          </w:rPr>
                          <w:t>10</w:t>
                        </w:r>
                      </w:fldSimple>
                      <w:r>
                        <w:rPr>
                          <w:noProof/>
                        </w:rPr>
                        <w:t xml:space="preserve"> snapshot of two balls immediately before collision at time 1.32</w:t>
                      </w:r>
                    </w:p>
                  </w:txbxContent>
                </v:textbox>
                <w10:wrap anchorx="margin"/>
              </v:shape>
            </w:pict>
          </mc:Fallback>
        </mc:AlternateContent>
      </w:r>
    </w:p>
    <w:p w14:paraId="1A50E725" w14:textId="7D2DC4FD" w:rsidR="002D63A4" w:rsidRDefault="002D63A4" w:rsidP="00212E56">
      <w:pPr>
        <w:jc w:val="both"/>
      </w:pPr>
      <w:r>
        <w:rPr>
          <w:noProof/>
        </w:rPr>
        <mc:AlternateContent>
          <mc:Choice Requires="wpg">
            <w:drawing>
              <wp:anchor distT="0" distB="0" distL="114300" distR="114300" simplePos="0" relativeHeight="251681797" behindDoc="0" locked="0" layoutInCell="1" allowOverlap="1" wp14:anchorId="7A7A3C71" wp14:editId="2056C918">
                <wp:simplePos x="0" y="0"/>
                <wp:positionH relativeFrom="margin">
                  <wp:align>center</wp:align>
                </wp:positionH>
                <wp:positionV relativeFrom="paragraph">
                  <wp:posOffset>2540</wp:posOffset>
                </wp:positionV>
                <wp:extent cx="5262880" cy="1447800"/>
                <wp:effectExtent l="0" t="0" r="0" b="0"/>
                <wp:wrapNone/>
                <wp:docPr id="110" name="Group 110"/>
                <wp:cNvGraphicFramePr/>
                <a:graphic xmlns:a="http://schemas.openxmlformats.org/drawingml/2006/main">
                  <a:graphicData uri="http://schemas.microsoft.com/office/word/2010/wordprocessingGroup">
                    <wpg:wgp>
                      <wpg:cNvGrpSpPr/>
                      <wpg:grpSpPr>
                        <a:xfrm>
                          <a:off x="0" y="0"/>
                          <a:ext cx="5262880" cy="1447800"/>
                          <a:chOff x="0" y="0"/>
                          <a:chExt cx="5262880" cy="1447800"/>
                        </a:xfrm>
                      </wpg:grpSpPr>
                      <pic:pic xmlns:pic="http://schemas.openxmlformats.org/drawingml/2006/picture">
                        <pic:nvPicPr>
                          <pic:cNvPr id="108" name="Picture 108"/>
                          <pic:cNvPicPr>
                            <a:picLocks noChangeAspect="1"/>
                          </pic:cNvPicPr>
                        </pic:nvPicPr>
                        <pic:blipFill rotWithShape="1">
                          <a:blip r:embed="rId14" cstate="print">
                            <a:extLst>
                              <a:ext uri="{28A0092B-C50C-407E-A947-70E740481C1C}">
                                <a14:useLocalDpi xmlns:a14="http://schemas.microsoft.com/office/drawing/2010/main" val="0"/>
                              </a:ext>
                            </a:extLst>
                          </a:blip>
                          <a:srcRect l="8498" t="49848" r="8008" b="4329"/>
                          <a:stretch/>
                        </pic:blipFill>
                        <pic:spPr bwMode="auto">
                          <a:xfrm>
                            <a:off x="0" y="0"/>
                            <a:ext cx="5262880" cy="1447800"/>
                          </a:xfrm>
                          <a:prstGeom prst="rect">
                            <a:avLst/>
                          </a:prstGeom>
                          <a:noFill/>
                          <a:ln>
                            <a:noFill/>
                          </a:ln>
                          <a:extLst>
                            <a:ext uri="{53640926-AAD7-44D8-BBD7-CCE9431645EC}">
                              <a14:shadowObscured xmlns:a14="http://schemas.microsoft.com/office/drawing/2010/main"/>
                            </a:ext>
                          </a:extLst>
                        </pic:spPr>
                      </pic:pic>
                      <wps:wsp>
                        <wps:cNvPr id="109" name="Straight Connector 109"/>
                        <wps:cNvCnPr/>
                        <wps:spPr>
                          <a:xfrm flipV="1">
                            <a:off x="4540195" y="163002"/>
                            <a:ext cx="7952" cy="1069450"/>
                          </a:xfrm>
                          <a:prstGeom prst="line">
                            <a:avLst/>
                          </a:prstGeom>
                          <a:ln w="9525" cap="flat" cmpd="sng" algn="ctr">
                            <a:solidFill>
                              <a:schemeClr val="accent6"/>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g:wgp>
                  </a:graphicData>
                </a:graphic>
              </wp:anchor>
            </w:drawing>
          </mc:Choice>
          <mc:Fallback>
            <w:pict>
              <v:group w14:anchorId="489D2431" id="Group 110" o:spid="_x0000_s1026" style="position:absolute;margin-left:0;margin-top:.2pt;width:414.4pt;height:114pt;z-index:251681797;mso-position-horizontal:center;mso-position-horizontal-relative:margin" coordsize="52628,1447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">
                <v:shape id="Picture 108" o:spid="_x0000_s1027" type="#_x0000_t75" style="position:absolute;width:52628;height:14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">
                  <v:imagedata r:id="rId15" o:title="" croptop="32668f" cropbottom="2837f" cropleft="5569f" cropright="5248f"/>
                </v:shape>
                <v:line id="Straight Connector 109" o:spid="_x0000_s1028" style="position:absolute;flip:y;visibility:visible;mso-wrap-style:square" from="45401,1630" to="45481,1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" strokecolor="#70ad47 [3209]">
                  <v:stroke dashstyle="dash"/>
                </v:line>
                <w10:wrap anchorx="margin"/>
              </v:group>
            </w:pict>
          </mc:Fallback>
        </mc:AlternateContent>
      </w:r>
    </w:p>
    <w:p w14:paraId="66DAC296" w14:textId="4D0F5755" w:rsidR="002D63A4" w:rsidRDefault="002D63A4" w:rsidP="00212E56">
      <w:pPr>
        <w:jc w:val="both"/>
      </w:pPr>
    </w:p>
    <w:p w14:paraId="18FD2821" w14:textId="5D270AB0" w:rsidR="002D63A4" w:rsidRDefault="002D63A4" w:rsidP="00212E56">
      <w:pPr>
        <w:jc w:val="both"/>
      </w:pPr>
    </w:p>
    <w:p w14:paraId="3B87E952" w14:textId="3BEC7EDC" w:rsidR="002D63A4" w:rsidRDefault="002D63A4" w:rsidP="00212E56">
      <w:pPr>
        <w:jc w:val="both"/>
      </w:pPr>
    </w:p>
    <w:p w14:paraId="551011F1" w14:textId="77777777" w:rsidR="002D63A4" w:rsidRDefault="002D63A4" w:rsidP="00212E56">
      <w:pPr>
        <w:jc w:val="both"/>
      </w:pPr>
    </w:p>
    <w:p w14:paraId="1788AD2E" w14:textId="0E106CDA" w:rsidR="002D63A4" w:rsidRDefault="002D63A4" w:rsidP="00212E56">
      <w:pPr>
        <w:jc w:val="both"/>
      </w:pPr>
      <w:r>
        <w:rPr>
          <w:noProof/>
        </w:rPr>
        <mc:AlternateContent>
          <mc:Choice Requires="wps">
            <w:drawing>
              <wp:anchor distT="0" distB="0" distL="114300" distR="114300" simplePos="0" relativeHeight="251683845" behindDoc="0" locked="0" layoutInCell="1" allowOverlap="1" wp14:anchorId="507AB1EA" wp14:editId="272C9F8B">
                <wp:simplePos x="0" y="0"/>
                <wp:positionH relativeFrom="margin">
                  <wp:align>center</wp:align>
                </wp:positionH>
                <wp:positionV relativeFrom="paragraph">
                  <wp:posOffset>4445</wp:posOffset>
                </wp:positionV>
                <wp:extent cx="5262880" cy="635"/>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5262880" cy="635"/>
                        </a:xfrm>
                        <a:prstGeom prst="rect">
                          <a:avLst/>
                        </a:prstGeom>
                        <a:solidFill>
                          <a:prstClr val="white"/>
                        </a:solidFill>
                        <a:ln>
                          <a:noFill/>
                        </a:ln>
                      </wps:spPr>
                      <wps:txbx>
                        <w:txbxContent>
                          <w:p w14:paraId="6C3D9968" w14:textId="443F01A4" w:rsidR="0034280C" w:rsidRPr="00AA18B5" w:rsidRDefault="0034280C" w:rsidP="002D63A4">
                            <w:pPr>
                              <w:pStyle w:val="Caption"/>
                              <w:jc w:val="center"/>
                              <w:rPr>
                                <w:noProof/>
                              </w:rPr>
                            </w:pPr>
                            <w:r>
                              <w:t xml:space="preserve">Figure </w:t>
                            </w:r>
                            <w:r w:rsidR="0090226F">
                              <w:fldChar w:fldCharType="begin"/>
                            </w:r>
                            <w:r w:rsidR="0090226F">
                              <w:instrText xml:space="preserve"> SEQ Figure \* ARABIC </w:instrText>
                            </w:r>
                            <w:r w:rsidR="0090226F">
                              <w:fldChar w:fldCharType="separate"/>
                            </w:r>
                            <w:r w:rsidR="00CD69C7">
                              <w:rPr>
                                <w:noProof/>
                              </w:rPr>
                              <w:t>11</w:t>
                            </w:r>
                            <w:r w:rsidR="0090226F">
                              <w:rPr>
                                <w:noProof/>
                              </w:rPr>
                              <w:fldChar w:fldCharType="end"/>
                            </w:r>
                            <w:r>
                              <w:rPr>
                                <w:noProof/>
                              </w:rPr>
                              <w:t xml:space="preserve"> momentum of the same system as figure 10. The green dotted line represents </w:t>
                            </w:r>
                            <m:oMath>
                              <m:r>
                                <w:rPr>
                                  <w:rFonts w:ascii="Cambria Math" w:hAnsi="Cambria Math"/>
                                  <w:noProof/>
                                </w:rPr>
                                <m:t>t=1.32</m:t>
                              </m:r>
                            </m:oMath>
                            <w:r>
                              <w:rPr>
                                <w:noProof/>
                              </w:rPr>
                              <w:t xml:space="preserve"> (the point in time when the collision occu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AB1EA" id="Text Box 111" o:spid="_x0000_s1073" type="#_x0000_t202" style="position:absolute;left:0;text-align:left;margin-left:0;margin-top:.35pt;width:414.4pt;height:.05pt;z-index:25168384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" stroked="f">
                <v:textbox style="mso-fit-shape-to-text:t" inset="0,0,0,0">
                  <w:txbxContent>
                    <w:p w14:paraId="6C3D9968" w14:textId="443F01A4" w:rsidR="0034280C" w:rsidRPr="00AA18B5" w:rsidRDefault="0034280C" w:rsidP="002D63A4">
                      <w:pPr>
                        <w:pStyle w:val="Caption"/>
                        <w:jc w:val="center"/>
                        <w:rPr>
                          <w:noProof/>
                        </w:rPr>
                      </w:pPr>
                      <w:r>
                        <w:t xml:space="preserve">Figure </w:t>
                      </w:r>
                      <w:fldSimple w:instr=" SEQ Figure \* ARABIC ">
                        <w:r w:rsidR="00CD69C7">
                          <w:rPr>
                            <w:noProof/>
                          </w:rPr>
                          <w:t>11</w:t>
                        </w:r>
                      </w:fldSimple>
                      <w:r>
                        <w:rPr>
                          <w:noProof/>
                        </w:rPr>
                        <w:t xml:space="preserve"> momentum of the same system as figure 10. The green dotted line represents </w:t>
                      </w:r>
                      <m:oMath>
                        <m:r>
                          <w:rPr>
                            <w:rFonts w:ascii="Cambria Math" w:hAnsi="Cambria Math"/>
                            <w:noProof/>
                          </w:rPr>
                          <m:t>t=1.32</m:t>
                        </m:r>
                      </m:oMath>
                      <w:r>
                        <w:rPr>
                          <w:noProof/>
                        </w:rPr>
                        <w:t xml:space="preserve"> (the point in time when the collision occurs)</w:t>
                      </w:r>
                    </w:p>
                  </w:txbxContent>
                </v:textbox>
                <w10:wrap anchorx="margin"/>
              </v:shape>
            </w:pict>
          </mc:Fallback>
        </mc:AlternateContent>
      </w:r>
    </w:p>
    <w:p w14:paraId="52C78233" w14:textId="47524E50" w:rsidR="002D63A4" w:rsidRDefault="002D63A4" w:rsidP="00212E56">
      <w:pPr>
        <w:jc w:val="both"/>
      </w:pPr>
    </w:p>
    <w:p w14:paraId="430B0964" w14:textId="5F391C36" w:rsidR="002D63A4" w:rsidRDefault="002D63A4" w:rsidP="00212E56">
      <w:pPr>
        <w:jc w:val="both"/>
      </w:pPr>
      <w:r>
        <w:t xml:space="preserve">As demonstrated in figure 10, there is no change in x or y momentums between one tenth of a second either way of the collision time. All of the other deviations in momentum are due to the collisions with the wall, not collisions between the balls. No collisions between the balls occur from </w:t>
      </w:r>
      <m:oMath>
        <m:r>
          <w:rPr>
            <w:rFonts w:ascii="Cambria Math" w:hAnsi="Cambria Math"/>
          </w:rPr>
          <m:t>t=0</m:t>
        </m:r>
      </m:oMath>
      <w:r>
        <w:rPr>
          <w:rFonts w:eastAsiaTheme="minorEastAsia"/>
        </w:rPr>
        <w:t xml:space="preserve"> to </w:t>
      </w:r>
      <m:oMath>
        <m:r>
          <w:rPr>
            <w:rFonts w:ascii="Cambria Math" w:eastAsiaTheme="minorEastAsia" w:hAnsi="Cambria Math"/>
          </w:rPr>
          <m:t>t=1.5</m:t>
        </m:r>
      </m:oMath>
      <w:r>
        <w:rPr>
          <w:rFonts w:eastAsiaTheme="minorEastAsia"/>
        </w:rPr>
        <w:t xml:space="preserve"> aside from the one that happens at </w:t>
      </w:r>
      <m:oMath>
        <m:r>
          <w:rPr>
            <w:rFonts w:ascii="Cambria Math" w:eastAsiaTheme="minorEastAsia" w:hAnsi="Cambria Math"/>
          </w:rPr>
          <m:t>t=1.32</m:t>
        </m:r>
      </m:oMath>
      <w:r>
        <w:rPr>
          <w:rFonts w:eastAsiaTheme="minorEastAsia"/>
        </w:rPr>
        <w:t>.</w:t>
      </w:r>
      <w:r w:rsidR="00275C6A">
        <w:rPr>
          <w:rFonts w:eastAsiaTheme="minorEastAsia"/>
        </w:rPr>
        <w:t xml:space="preserve"> This therefore suggests validity in the equations derived in the theory section that fundamentally agree with the conservation of momentum. </w:t>
      </w:r>
    </w:p>
    <w:p w14:paraId="26EB9439" w14:textId="69982D58" w:rsidR="002D63A4" w:rsidRDefault="00A479E9" w:rsidP="00212E56">
      <w:pPr>
        <w:jc w:val="both"/>
      </w:pPr>
      <w:r>
        <w:br w:type="page"/>
      </w:r>
    </w:p>
    <w:p w14:paraId="11C697AE" w14:textId="49D8FA6E" w:rsidR="00832A01" w:rsidRPr="00832A01" w:rsidRDefault="00A479E9" w:rsidP="00CF117D">
      <w:pPr>
        <w:pStyle w:val="Heading1"/>
      </w:pPr>
      <w:r>
        <w:lastRenderedPageBreak/>
        <w:t>Summary</w:t>
      </w:r>
    </w:p>
    <w:p w14:paraId="7ADFCC45" w14:textId="5C57D200" w:rsidR="00832A01" w:rsidRDefault="00832A01" w:rsidP="00832A01">
      <w:pPr>
        <w:pStyle w:val="Heading2"/>
      </w:pPr>
      <w:r>
        <w:t xml:space="preserve">Problems Faced </w:t>
      </w:r>
    </w:p>
    <w:p w14:paraId="30202FFB" w14:textId="2A5D7E54" w:rsidR="00063DA8" w:rsidRDefault="004168A4" w:rsidP="004168A4">
      <w:pPr>
        <w:jc w:val="both"/>
      </w:pPr>
      <w:r>
        <w:t xml:space="preserve">The first problem that was faced, even before adding multiple ball collision, was the ball getting stuck outside the table. This would occur when the ball bounced directly in one of the corners, meaning that it collided with both walls at the same time. This problem was an easy fix by simply adding an </w:t>
      </w:r>
      <w:r w:rsidR="006A7591">
        <w:t>extra if</w:t>
      </w:r>
      <w:r>
        <w:t xml:space="preserve"> statement once a collision has </w:t>
      </w:r>
      <w:r w:rsidR="006A7591">
        <w:t>occurred with one of the walls, checking if it collided with the other wall too.</w:t>
      </w:r>
    </w:p>
    <w:p w14:paraId="5FC42977" w14:textId="3E069FBB" w:rsidR="006A7591" w:rsidRDefault="006A7591" w:rsidP="004168A4">
      <w:pPr>
        <w:jc w:val="both"/>
        <w:rPr>
          <w:rFonts w:eastAsiaTheme="minorEastAsia"/>
        </w:rPr>
      </w:pPr>
      <w:r>
        <w:t xml:space="preserve">The next problem faced was determining an equation for the velocities of the balls after a collision. The original way that I was doing this involved a lot of square roots and </w:t>
      </w:r>
      <m:oMath>
        <m:r>
          <w:rPr>
            <w:rFonts w:ascii="Cambria Math" w:hAnsi="Cambria Math"/>
          </w:rPr>
          <m:t>±</m:t>
        </m:r>
      </m:oMath>
      <w:r>
        <w:rPr>
          <w:rFonts w:eastAsiaTheme="minorEastAsia"/>
        </w:rPr>
        <w:t xml:space="preserve"> signs due to the kinetic energy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2</m:t>
                </m:r>
              </m:sup>
            </m:sSup>
          </m:e>
        </m:d>
      </m:oMath>
      <w:r w:rsidR="00CD0E35">
        <w:rPr>
          <w:rFonts w:eastAsiaTheme="minorEastAsia"/>
        </w:rPr>
        <w:t xml:space="preserve"> that I had no idea how to justifiably and easily differentiate between</w:t>
      </w:r>
      <w:r>
        <w:rPr>
          <w:rFonts w:eastAsiaTheme="minorEastAsia"/>
        </w:rPr>
        <w:t xml:space="preserve">. </w:t>
      </w:r>
      <w:r w:rsidR="00CD0E35">
        <w:rPr>
          <w:rFonts w:eastAsiaTheme="minorEastAsia"/>
        </w:rPr>
        <w:t>This issue was solved by using the difference of two squares rule towards the beginning of the derivation, allowing for a much cleaner expression that accounted for both kinetic energy and momentum conservation.</w:t>
      </w:r>
    </w:p>
    <w:p w14:paraId="264EB757" w14:textId="4CA54A02" w:rsidR="00CD0E35" w:rsidRDefault="00CD0E35" w:rsidP="004168A4">
      <w:pPr>
        <w:jc w:val="both"/>
      </w:pPr>
      <w:r>
        <w:t xml:space="preserve">This provides a nice segue onto the next problem, the linear momentum conservation. As mentioned previously in the observation section, </w:t>
      </w:r>
      <w:r w:rsidR="007F77DF">
        <w:t xml:space="preserve">when friction is turned off, </w:t>
      </w:r>
      <w:r>
        <w:t>clearly the momentum jumps</w:t>
      </w:r>
      <w:r w:rsidR="007F77DF">
        <w:t xml:space="preserve"> all through values that are not necessarily the initial values. For the longest time, I thought that this meant that momentum wasn’t conserved. I spent many a day trying to figure where my equation went wrong and testing out different ways to try and make the momentum constant throughout the program. Finally, I realised that the jumping does not have to be associated with </w:t>
      </w:r>
      <w:r w:rsidR="00545969">
        <w:t xml:space="preserve">ill </w:t>
      </w:r>
      <w:r w:rsidR="007F77DF">
        <w:t xml:space="preserve">conservation of momentum at all. </w:t>
      </w:r>
      <w:r w:rsidR="00D673C2">
        <w:t>The only time that has to be considered is immediately in the instance of a multi-b</w:t>
      </w:r>
      <w:r w:rsidR="00474930">
        <w:t>a</w:t>
      </w:r>
      <w:r w:rsidR="00D673C2">
        <w:t>ll collision, any time after that and it shouldn’t matter. Naturally, other balls are bouncing off walls and momentum is naturally expected to be changing directions all the time. When there are two balls, this is easy to calculate and easy to see whether conservation of momentum holds, but when there is over a dozen balls on the table colliding with each other and all different walls, it becomes difficult to find a definitive way to track if every collision has had momentum conserved.</w:t>
      </w:r>
    </w:p>
    <w:p w14:paraId="4B49EDE7" w14:textId="42221699" w:rsidR="003444C4" w:rsidRPr="00063DA8" w:rsidRDefault="003444C4" w:rsidP="004168A4">
      <w:pPr>
        <w:jc w:val="both"/>
      </w:pPr>
      <w:r>
        <w:t>The final problem</w:t>
      </w:r>
      <w:r w:rsidR="00CF117D">
        <w:t xml:space="preserve"> encountered was a strange problem of two (sometimes three) sticking together, and eventually merging into one ball. Due to the way the algorithm is structured, this would cause the merged ball to phase through the boundaries and off the plot. This issue was surprisingly easily fixed since the source of the issue came from initially overlapping radii. Meaning that simply adding some slight separation between the balls was all that was needed.</w:t>
      </w:r>
    </w:p>
    <w:p w14:paraId="4966E0B7" w14:textId="77777777" w:rsidR="00CD0E35" w:rsidRDefault="00CD0E35" w:rsidP="00CD0E35"/>
    <w:p w14:paraId="53F4F8AA" w14:textId="0187C1FD" w:rsidR="00A479E9" w:rsidRDefault="00A479E9" w:rsidP="00A479E9">
      <w:pPr>
        <w:pStyle w:val="Heading2"/>
      </w:pPr>
      <w:r>
        <w:t>Improvements</w:t>
      </w:r>
    </w:p>
    <w:p w14:paraId="5029AA34" w14:textId="4BBD4DF4" w:rsidR="00A479E9" w:rsidRDefault="00063DA8" w:rsidP="00063DA8">
      <w:pPr>
        <w:jc w:val="both"/>
      </w:pPr>
      <w:r>
        <w:t>If this project were to be repeated, or more time be given to complete the task, I would revamp the whole program and make it a fully functioning program that simulates all shots until the black ball is sunk. Admittedly, this upgrade would not be the biggest upgrade to make, but an essential one nevertheless. Adding to this, adding more user interactivity such as a main menu to let the user choose whether they want friction/no friction or pockets/no pockets, etc. would be another good addition to make to the program. Eve</w:t>
      </w:r>
      <w:r w:rsidR="00545969">
        <w:t>n</w:t>
      </w:r>
      <w:r>
        <w:t xml:space="preserve"> more so, adding a click-and-drag interaction for the user to “hit” the cue ball with would be another good addition that would further sharpen the simulation.</w:t>
      </w:r>
    </w:p>
    <w:p w14:paraId="7D6648BD" w14:textId="38646D5F" w:rsidR="00F81D0C" w:rsidRDefault="00F81D0C" w:rsidP="00063DA8">
      <w:pPr>
        <w:jc w:val="both"/>
      </w:pPr>
      <w:r>
        <w:t xml:space="preserve">Angular momentum was a topic that I didn’t even start to attempt to include in the program. It was researched a little during the construction of the “background” section of this report, but nothing solid enough to actually include into </w:t>
      </w:r>
      <w:r w:rsidR="00B8689E">
        <w:t xml:space="preserve">the program yet. For me, it was listed (amongst other things) under the umbrella of “to be done/included if there is enough time to”. </w:t>
      </w:r>
      <w:r w:rsidR="004168A4">
        <w:t>This would make the program even more accurate by adding spin to the balls</w:t>
      </w:r>
      <w:r w:rsidR="00545969">
        <w:t>.</w:t>
      </w:r>
    </w:p>
    <w:p w14:paraId="0C18E20D" w14:textId="54889D88" w:rsidR="00A479E9" w:rsidRDefault="00A156C2" w:rsidP="00A156C2">
      <w:pPr>
        <w:jc w:val="both"/>
      </w:pPr>
      <w:r>
        <w:lastRenderedPageBreak/>
        <w:t xml:space="preserve">The final area of improvement that would be changed if given the adequate resources is the friction. As of now, the friction is not entirely physically accurate. </w:t>
      </w:r>
      <w:r w:rsidR="000C4546">
        <w:t xml:space="preserve">Firstly, </w:t>
      </w:r>
      <w:r>
        <w:t xml:space="preserve">I basically used a “guess and check” approach in determining appropriate values for the coefficients of kinetic friction, static friction and the collision dampening. The main reason for this is because I could not find any more accurate values in my research. </w:t>
      </w:r>
      <w:r w:rsidR="000C4546">
        <w:t>Secondly,</w:t>
      </w:r>
      <w:r>
        <w:t xml:space="preserve"> </w:t>
      </w:r>
      <w:r w:rsidR="000C4546">
        <w:t xml:space="preserve">the </w:t>
      </w:r>
      <w:r>
        <w:t>same can be said for the methods of including these phenomena, I couldn’t explicitly find (or derive) sim</w:t>
      </w:r>
      <w:r w:rsidR="000C4546">
        <w:t xml:space="preserve">ple equations that fitted the given problem very well. This was wasting too much time, so I ended up just going with a simple approach that I felt was accurate enough to satisfy the aim of the simulation. </w:t>
      </w:r>
    </w:p>
    <w:p w14:paraId="1A1A82EF" w14:textId="2435F19B" w:rsidR="00A479E9" w:rsidRDefault="00A479E9" w:rsidP="00A479E9">
      <w:pPr>
        <w:pStyle w:val="Heading2"/>
      </w:pPr>
      <w:r>
        <w:t>Conclusion</w:t>
      </w:r>
    </w:p>
    <w:p w14:paraId="44827A7C" w14:textId="34974BAE" w:rsidR="00A479E9" w:rsidRPr="00A479E9" w:rsidRDefault="00FB5216" w:rsidP="00FB5216">
      <w:pPr>
        <w:jc w:val="both"/>
      </w:pPr>
      <w:r>
        <w:t xml:space="preserve">Overall, the simulation was a success. The aim to produce a program that simulates the “break” shot of a game of billiards is not only achieved, but also conservation of energy and momentum sustained (when friction is removed). </w:t>
      </w:r>
      <w:r w:rsidR="00882BBE">
        <w:t>Of course,</w:t>
      </w:r>
      <w:r>
        <w:t xml:space="preserve"> there are always improvements to be made for every scientific procedure, and this is no exception.</w:t>
      </w:r>
    </w:p>
    <w:p w14:paraId="127E7932" w14:textId="18FC3747" w:rsidR="00832A01" w:rsidRDefault="00832A01" w:rsidP="00832A01"/>
    <w:p w14:paraId="36A3A9D1" w14:textId="7339B146" w:rsidR="00832A01" w:rsidRPr="00832A01" w:rsidRDefault="00832A01" w:rsidP="00832A01"/>
    <w:p w14:paraId="0EDAB6ED" w14:textId="77777777" w:rsidR="00832A01" w:rsidRPr="00832A01" w:rsidRDefault="00832A01" w:rsidP="00832A01"/>
    <w:p w14:paraId="4E274860" w14:textId="541059D9" w:rsidR="00832A01" w:rsidRDefault="00832A01" w:rsidP="00832A01"/>
    <w:p w14:paraId="1253C4E8" w14:textId="77777777" w:rsidR="00832A01" w:rsidRPr="00832A01" w:rsidRDefault="00832A01" w:rsidP="00832A01"/>
    <w:p w14:paraId="28CDF4D5" w14:textId="003644E2" w:rsidR="00832A01" w:rsidRDefault="00832A01" w:rsidP="00832A01"/>
    <w:p w14:paraId="3CFD39BD" w14:textId="77777777" w:rsidR="00832A01" w:rsidRPr="00832A01" w:rsidRDefault="00832A01" w:rsidP="00832A01"/>
    <w:p w14:paraId="4F914CAD" w14:textId="6B33E78B" w:rsidR="00A479E9" w:rsidRDefault="00A479E9">
      <w:pPr>
        <w:rPr>
          <w:rFonts w:eastAsiaTheme="minorEastAsia"/>
        </w:rPr>
      </w:pPr>
      <w:r>
        <w:rPr>
          <w:rFonts w:eastAsiaTheme="minorEastAsia"/>
        </w:rPr>
        <w:br w:type="page"/>
      </w:r>
    </w:p>
    <w:p w14:paraId="4146B835" w14:textId="41E97DD5" w:rsidR="00A479E9" w:rsidRDefault="00A479E9" w:rsidP="00A479E9">
      <w:pPr>
        <w:pStyle w:val="Heading1"/>
        <w:rPr>
          <w:rFonts w:eastAsiaTheme="minorEastAsia"/>
        </w:rPr>
      </w:pPr>
      <w:r>
        <w:rPr>
          <w:rFonts w:eastAsiaTheme="minorEastAsia"/>
        </w:rPr>
        <w:lastRenderedPageBreak/>
        <w:t>References</w:t>
      </w:r>
    </w:p>
    <w:p w14:paraId="46B58627" w14:textId="77777777" w:rsidR="00473C4F" w:rsidRPr="002B15ED" w:rsidRDefault="00473C4F" w:rsidP="00473C4F">
      <w:pPr>
        <w:pStyle w:val="EndNoteBibliography"/>
        <w:spacing w:after="0"/>
        <w:ind w:left="720" w:hanging="720"/>
      </w:pPr>
      <w:r>
        <w:fldChar w:fldCharType="begin"/>
      </w:r>
      <w:r>
        <w:instrText xml:space="preserve"> ADDIN EN.REFLIST </w:instrText>
      </w:r>
      <w:r>
        <w:fldChar w:fldCharType="separate"/>
      </w:r>
      <w:r w:rsidRPr="002B15ED">
        <w:t>1.</w:t>
      </w:r>
      <w:r w:rsidRPr="002B15ED">
        <w:tab/>
        <w:t xml:space="preserve">Wood, R. </w:t>
      </w:r>
      <w:r w:rsidRPr="002B15ED">
        <w:rPr>
          <w:i/>
        </w:rPr>
        <w:t>Cue Sports (Billiards)</w:t>
      </w:r>
      <w:r w:rsidRPr="002B15ED">
        <w:t xml:space="preserve">. 2015  [cited 2019 28/05/2019]; Available from: </w:t>
      </w:r>
      <w:hyperlink r:id="rId16" w:history="1">
        <w:r w:rsidRPr="002B15ED">
          <w:rPr>
            <w:rStyle w:val="Hyperlink"/>
          </w:rPr>
          <w:t>https://www.topendsports.com/sport/list/cue-sports.htm</w:t>
        </w:r>
      </w:hyperlink>
      <w:r w:rsidRPr="002B15ED">
        <w:t>.</w:t>
      </w:r>
    </w:p>
    <w:p w14:paraId="3CE86674" w14:textId="77777777" w:rsidR="00473C4F" w:rsidRPr="002B15ED" w:rsidRDefault="00473C4F" w:rsidP="00473C4F">
      <w:pPr>
        <w:pStyle w:val="EndNoteBibliography"/>
        <w:spacing w:after="0"/>
        <w:ind w:left="720" w:hanging="720"/>
      </w:pPr>
      <w:r w:rsidRPr="002B15ED">
        <w:t>2.</w:t>
      </w:r>
      <w:r w:rsidRPr="002B15ED">
        <w:tab/>
        <w:t xml:space="preserve">unknown. </w:t>
      </w:r>
      <w:r w:rsidRPr="002B15ED">
        <w:rPr>
          <w:i/>
        </w:rPr>
        <w:t>Pool Rules</w:t>
      </w:r>
      <w:r w:rsidRPr="002B15ED">
        <w:t xml:space="preserve">. 2016  [cited 2019 28/05/2019]; Available from: </w:t>
      </w:r>
      <w:hyperlink r:id="rId17" w:history="1">
        <w:r w:rsidRPr="002B15ED">
          <w:rPr>
            <w:rStyle w:val="Hyperlink"/>
          </w:rPr>
          <w:t>http://www.rulesofsport.com/sports/pool.html</w:t>
        </w:r>
      </w:hyperlink>
      <w:r w:rsidRPr="002B15ED">
        <w:t>.</w:t>
      </w:r>
    </w:p>
    <w:p w14:paraId="3AAF3347" w14:textId="77777777" w:rsidR="00473C4F" w:rsidRPr="002B15ED" w:rsidRDefault="00473C4F" w:rsidP="00473C4F">
      <w:pPr>
        <w:pStyle w:val="EndNoteBibliography"/>
        <w:spacing w:after="0"/>
        <w:ind w:left="720" w:hanging="720"/>
      </w:pPr>
      <w:r w:rsidRPr="002B15ED">
        <w:t>3.</w:t>
      </w:r>
      <w:r w:rsidRPr="002B15ED">
        <w:tab/>
        <w:t xml:space="preserve">Alciatore, D., </w:t>
      </w:r>
      <w:r w:rsidRPr="002B15ED">
        <w:rPr>
          <w:i/>
        </w:rPr>
        <w:t>Ball Weight and Size Difference Effects – Part I.</w:t>
      </w:r>
      <w:r w:rsidRPr="002B15ED">
        <w:t xml:space="preserve"> Illustrated Principles, 2012(February): p. 4.</w:t>
      </w:r>
    </w:p>
    <w:p w14:paraId="6E4EFB0A" w14:textId="77777777" w:rsidR="00473C4F" w:rsidRPr="002B15ED" w:rsidRDefault="00473C4F" w:rsidP="00473C4F">
      <w:pPr>
        <w:pStyle w:val="EndNoteBibliography"/>
        <w:spacing w:after="0"/>
        <w:ind w:left="720" w:hanging="720"/>
      </w:pPr>
      <w:r w:rsidRPr="002B15ED">
        <w:t>4.</w:t>
      </w:r>
      <w:r w:rsidRPr="002B15ED">
        <w:tab/>
        <w:t xml:space="preserve">Reidy, C. </w:t>
      </w:r>
      <w:r w:rsidRPr="002B15ED">
        <w:rPr>
          <w:i/>
        </w:rPr>
        <w:t>The Definitive Guide to Pool Balls</w:t>
      </w:r>
      <w:r w:rsidRPr="002B15ED">
        <w:t xml:space="preserve">. 2009  [cited 2019 28/05/2019]; Available from: </w:t>
      </w:r>
      <w:hyperlink r:id="rId18" w:history="1">
        <w:r w:rsidRPr="002B15ED">
          <w:rPr>
            <w:rStyle w:val="Hyperlink"/>
          </w:rPr>
          <w:t>http://www.borderbilliards.com/everything-pool-balls.html</w:t>
        </w:r>
      </w:hyperlink>
      <w:r w:rsidRPr="002B15ED">
        <w:t>.</w:t>
      </w:r>
    </w:p>
    <w:p w14:paraId="67019D13" w14:textId="77777777" w:rsidR="00473C4F" w:rsidRPr="002B15ED" w:rsidRDefault="00473C4F" w:rsidP="00473C4F">
      <w:pPr>
        <w:pStyle w:val="EndNoteBibliography"/>
        <w:spacing w:after="0"/>
        <w:ind w:left="720" w:hanging="720"/>
      </w:pPr>
      <w:r w:rsidRPr="002B15ED">
        <w:t>5.</w:t>
      </w:r>
      <w:r w:rsidRPr="002B15ED">
        <w:tab/>
        <w:t xml:space="preserve">Alciatore, D. </w:t>
      </w:r>
      <w:r w:rsidRPr="002B15ED">
        <w:rPr>
          <w:i/>
        </w:rPr>
        <w:t>Standard Pool Table Dimensions and Required Room Sizes</w:t>
      </w:r>
      <w:r w:rsidRPr="002B15ED">
        <w:t xml:space="preserve">. 2010  [cited 2019 28/05/2019]; Available from: </w:t>
      </w:r>
      <w:hyperlink r:id="rId19" w:history="1">
        <w:r w:rsidRPr="002B15ED">
          <w:rPr>
            <w:rStyle w:val="Hyperlink"/>
          </w:rPr>
          <w:t>https://billiards.colostate.edu/faq/table/sizes/</w:t>
        </w:r>
      </w:hyperlink>
      <w:r w:rsidRPr="002B15ED">
        <w:t>.</w:t>
      </w:r>
    </w:p>
    <w:p w14:paraId="43F3D837" w14:textId="77777777" w:rsidR="00473C4F" w:rsidRPr="002B15ED" w:rsidRDefault="00473C4F" w:rsidP="00473C4F">
      <w:pPr>
        <w:pStyle w:val="EndNoteBibliography"/>
        <w:spacing w:after="0"/>
        <w:ind w:left="720" w:hanging="720"/>
      </w:pPr>
      <w:r w:rsidRPr="002B15ED">
        <w:t>6.</w:t>
      </w:r>
      <w:r w:rsidRPr="002B15ED">
        <w:tab/>
        <w:t xml:space="preserve">Nave, C.R. </w:t>
      </w:r>
      <w:r w:rsidRPr="002B15ED">
        <w:rPr>
          <w:i/>
        </w:rPr>
        <w:t>Conservation Laws</w:t>
      </w:r>
      <w:r w:rsidRPr="002B15ED">
        <w:t xml:space="preserve">. 2001  [cited 2019 28/05/19]; Available from: </w:t>
      </w:r>
      <w:hyperlink r:id="rId20" w:anchor="conamo" w:history="1">
        <w:r w:rsidRPr="002B15ED">
          <w:rPr>
            <w:rStyle w:val="Hyperlink"/>
          </w:rPr>
          <w:t>http://hyperphysics.phy-astr.gsu.edu/hbase/conser.html#conamo</w:t>
        </w:r>
      </w:hyperlink>
      <w:r w:rsidRPr="002B15ED">
        <w:t>.</w:t>
      </w:r>
    </w:p>
    <w:p w14:paraId="7CBA888C" w14:textId="77777777" w:rsidR="00473C4F" w:rsidRPr="002B15ED" w:rsidRDefault="00473C4F" w:rsidP="00473C4F">
      <w:pPr>
        <w:pStyle w:val="EndNoteBibliography"/>
        <w:spacing w:after="0"/>
        <w:ind w:left="720" w:hanging="720"/>
      </w:pPr>
      <w:r w:rsidRPr="002B15ED">
        <w:t>7.</w:t>
      </w:r>
      <w:r w:rsidRPr="002B15ED">
        <w:tab/>
        <w:t xml:space="preserve">Serway, R.A., </w:t>
      </w:r>
      <w:r w:rsidRPr="002B15ED">
        <w:rPr>
          <w:i/>
        </w:rPr>
        <w:t>Physics for Global Scientists and Engineers</w:t>
      </w:r>
      <w:r w:rsidRPr="002B15ED">
        <w:t>. 2 ed. Vol. 1. 2013: Brooks/Cole Cengage Learning.</w:t>
      </w:r>
    </w:p>
    <w:p w14:paraId="1B156982" w14:textId="77777777" w:rsidR="00473C4F" w:rsidRPr="002B15ED" w:rsidRDefault="00473C4F" w:rsidP="00473C4F">
      <w:pPr>
        <w:pStyle w:val="EndNoteBibliography"/>
        <w:spacing w:after="0"/>
        <w:ind w:left="720" w:hanging="720"/>
      </w:pPr>
      <w:r w:rsidRPr="002B15ED">
        <w:t>8.</w:t>
      </w:r>
      <w:r w:rsidRPr="002B15ED">
        <w:tab/>
        <w:t xml:space="preserve">Bloomfield, L., </w:t>
      </w:r>
      <w:r w:rsidRPr="002B15ED">
        <w:rPr>
          <w:i/>
        </w:rPr>
        <w:t>How things work: the physics of everyday life</w:t>
      </w:r>
      <w:r w:rsidRPr="002B15ED">
        <w:t>. 6th ed. 2016, New York: John Wiley &amp; Sons, Inc.</w:t>
      </w:r>
    </w:p>
    <w:p w14:paraId="1F7D6371" w14:textId="77777777" w:rsidR="00473C4F" w:rsidRPr="002B15ED" w:rsidRDefault="00473C4F" w:rsidP="00473C4F">
      <w:pPr>
        <w:pStyle w:val="EndNoteBibliography"/>
        <w:spacing w:after="0"/>
        <w:ind w:left="720" w:hanging="720"/>
      </w:pPr>
      <w:r w:rsidRPr="002B15ED">
        <w:t>9.</w:t>
      </w:r>
      <w:r w:rsidRPr="002B15ED">
        <w:tab/>
        <w:t xml:space="preserve">Alciatore, D., </w:t>
      </w:r>
      <w:r w:rsidRPr="002B15ED">
        <w:rPr>
          <w:i/>
        </w:rPr>
        <w:t>90° and 30° Rule Follow-up – Part III: inelasticity and friction.</w:t>
      </w:r>
      <w:r w:rsidRPr="002B15ED">
        <w:t xml:space="preserve"> Illustrated Principles, 2005(April): p. 4.</w:t>
      </w:r>
    </w:p>
    <w:p w14:paraId="285C96E8" w14:textId="77777777" w:rsidR="00473C4F" w:rsidRPr="002B15ED" w:rsidRDefault="00473C4F" w:rsidP="00473C4F">
      <w:pPr>
        <w:pStyle w:val="EndNoteBibliography"/>
        <w:spacing w:after="0"/>
        <w:ind w:left="720" w:hanging="720"/>
      </w:pPr>
      <w:r w:rsidRPr="002B15ED">
        <w:t>10.</w:t>
      </w:r>
      <w:r w:rsidRPr="002B15ED">
        <w:tab/>
        <w:t xml:space="preserve">Kaw, A., E. Kalu, and D. Nguyen, </w:t>
      </w:r>
      <w:r w:rsidRPr="002B15ED">
        <w:rPr>
          <w:i/>
        </w:rPr>
        <w:t>Numerical Methods with Applications</w:t>
      </w:r>
      <w:r w:rsidRPr="002B15ED">
        <w:t>. 1st ed. 2008.</w:t>
      </w:r>
    </w:p>
    <w:p w14:paraId="0316063F" w14:textId="77777777" w:rsidR="00473C4F" w:rsidRPr="002B15ED" w:rsidRDefault="00473C4F" w:rsidP="00473C4F">
      <w:pPr>
        <w:pStyle w:val="EndNoteBibliography"/>
        <w:ind w:left="720" w:hanging="720"/>
      </w:pPr>
      <w:r w:rsidRPr="002B15ED">
        <w:t>11.</w:t>
      </w:r>
      <w:r w:rsidRPr="002B15ED">
        <w:tab/>
        <w:t xml:space="preserve">Garcia, A.L., </w:t>
      </w:r>
      <w:r w:rsidRPr="002B15ED">
        <w:rPr>
          <w:i/>
        </w:rPr>
        <w:t>Numerical Methods for Physics</w:t>
      </w:r>
      <w:r w:rsidRPr="002B15ED">
        <w:t>. 2 ed. 2015, San Jose: Alejandro L. Garcia.</w:t>
      </w:r>
    </w:p>
    <w:p w14:paraId="4EF36EC6" w14:textId="68B6221B" w:rsidR="00B47FE6" w:rsidRPr="0090226F" w:rsidRDefault="00473C4F" w:rsidP="00B47FE6">
      <w:pPr>
        <w:rPr>
          <w:rFonts w:asciiTheme="majorHAnsi" w:eastAsiaTheme="minorEastAsia" w:hAnsiTheme="majorHAnsi" w:cstheme="majorBidi"/>
          <w:color w:val="2F5496" w:themeColor="accent1" w:themeShade="BF"/>
          <w:sz w:val="32"/>
          <w:szCs w:val="32"/>
        </w:rPr>
      </w:pPr>
      <w:r>
        <w:fldChar w:fldCharType="end"/>
      </w:r>
    </w:p>
    <w:sectPr w:rsidR="00B47FE6" w:rsidRPr="0090226F">
      <w:headerReference w:type="default" r:id="rId21"/>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2D67C" w14:textId="77777777" w:rsidR="0034280C" w:rsidRDefault="0034280C" w:rsidP="00752A2D">
      <w:pPr>
        <w:spacing w:after="0" w:line="240" w:lineRule="auto"/>
      </w:pPr>
      <w:r>
        <w:separator/>
      </w:r>
    </w:p>
  </w:endnote>
  <w:endnote w:type="continuationSeparator" w:id="0">
    <w:p w14:paraId="0B031DC8" w14:textId="77777777" w:rsidR="0034280C" w:rsidRDefault="0034280C" w:rsidP="00752A2D">
      <w:pPr>
        <w:spacing w:after="0" w:line="240" w:lineRule="auto"/>
      </w:pPr>
      <w:r>
        <w:continuationSeparator/>
      </w:r>
    </w:p>
  </w:endnote>
  <w:endnote w:type="continuationNotice" w:id="1">
    <w:p w14:paraId="7FFCB35C" w14:textId="77777777" w:rsidR="0034280C" w:rsidRDefault="003428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2333620"/>
      <w:docPartObj>
        <w:docPartGallery w:val="Page Numbers (Bottom of Page)"/>
        <w:docPartUnique/>
      </w:docPartObj>
    </w:sdtPr>
    <w:sdtEndPr/>
    <w:sdtContent>
      <w:sdt>
        <w:sdtPr>
          <w:id w:val="-1769616900"/>
          <w:docPartObj>
            <w:docPartGallery w:val="Page Numbers (Top of Page)"/>
            <w:docPartUnique/>
          </w:docPartObj>
        </w:sdtPr>
        <w:sdtEndPr/>
        <w:sdtContent>
          <w:p w14:paraId="5538702B" w14:textId="716279A0" w:rsidR="0034280C" w:rsidRDefault="0034280C">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68579E44" w14:textId="77777777" w:rsidR="0034280C" w:rsidRDefault="003428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9B40A" w14:textId="77777777" w:rsidR="0034280C" w:rsidRDefault="0034280C" w:rsidP="00752A2D">
      <w:pPr>
        <w:spacing w:after="0" w:line="240" w:lineRule="auto"/>
      </w:pPr>
      <w:r>
        <w:separator/>
      </w:r>
    </w:p>
  </w:footnote>
  <w:footnote w:type="continuationSeparator" w:id="0">
    <w:p w14:paraId="0CBB85C2" w14:textId="77777777" w:rsidR="0034280C" w:rsidRDefault="0034280C" w:rsidP="00752A2D">
      <w:pPr>
        <w:spacing w:after="0" w:line="240" w:lineRule="auto"/>
      </w:pPr>
      <w:r>
        <w:continuationSeparator/>
      </w:r>
    </w:p>
  </w:footnote>
  <w:footnote w:type="continuationNotice" w:id="1">
    <w:p w14:paraId="116E215C" w14:textId="77777777" w:rsidR="0034280C" w:rsidRDefault="003428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16E3F" w14:textId="6014B8E3" w:rsidR="0034280C" w:rsidRDefault="0034280C">
    <w:pPr>
      <w:pStyle w:val="Header"/>
    </w:pPr>
    <w:r>
      <w:t>Project 1</w:t>
    </w:r>
    <w:r>
      <w:tab/>
    </w:r>
    <w:r>
      <w:tab/>
      <w:t>Isaac Colleran</w:t>
    </w:r>
  </w:p>
  <w:p w14:paraId="7FEC34C0" w14:textId="77777777" w:rsidR="0034280C" w:rsidRDefault="003428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564CF"/>
    <w:multiLevelType w:val="hybridMultilevel"/>
    <w:tmpl w:val="1F1E2A2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4601F7D"/>
    <w:multiLevelType w:val="hybridMultilevel"/>
    <w:tmpl w:val="493295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3DD27CE"/>
    <w:multiLevelType w:val="hybridMultilevel"/>
    <w:tmpl w:val="728ABA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AAF6059"/>
    <w:multiLevelType w:val="hybridMultilevel"/>
    <w:tmpl w:val="0A022962"/>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4" w15:restartNumberingAfterBreak="0">
    <w:nsid w:val="75993BD1"/>
    <w:multiLevelType w:val="hybridMultilevel"/>
    <w:tmpl w:val="F02C83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78B6BBA"/>
    <w:multiLevelType w:val="hybridMultilevel"/>
    <w:tmpl w:val="3C3056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05dppp3d0ssaefz9m5psxgt5e2wzt2a5aw&quot;&gt;My EndNote Library&lt;record-ids&gt;&lt;item&gt;1&lt;/item&gt;&lt;item&gt;2&lt;/item&gt;&lt;item&gt;9&lt;/item&gt;&lt;item&gt;10&lt;/item&gt;&lt;item&gt;11&lt;/item&gt;&lt;item&gt;12&lt;/item&gt;&lt;item&gt;13&lt;/item&gt;&lt;item&gt;14&lt;/item&gt;&lt;item&gt;15&lt;/item&gt;&lt;item&gt;16&lt;/item&gt;&lt;item&gt;17&lt;/item&gt;&lt;/record-ids&gt;&lt;/item&gt;&lt;/Libraries&gt;"/>
  </w:docVars>
  <w:rsids>
    <w:rsidRoot w:val="00752A2D"/>
    <w:rsid w:val="00005BA1"/>
    <w:rsid w:val="000104D2"/>
    <w:rsid w:val="00025FBC"/>
    <w:rsid w:val="00040B68"/>
    <w:rsid w:val="000531DD"/>
    <w:rsid w:val="000618B1"/>
    <w:rsid w:val="00063DA8"/>
    <w:rsid w:val="00074B84"/>
    <w:rsid w:val="00076C95"/>
    <w:rsid w:val="0007712D"/>
    <w:rsid w:val="0008000C"/>
    <w:rsid w:val="000A2D3E"/>
    <w:rsid w:val="000C088F"/>
    <w:rsid w:val="000C1B04"/>
    <w:rsid w:val="000C3041"/>
    <w:rsid w:val="000C4546"/>
    <w:rsid w:val="000C586E"/>
    <w:rsid w:val="000C7A5C"/>
    <w:rsid w:val="000D32A2"/>
    <w:rsid w:val="000E1751"/>
    <w:rsid w:val="000E2ED4"/>
    <w:rsid w:val="000E43D2"/>
    <w:rsid w:val="000F385D"/>
    <w:rsid w:val="00101DCD"/>
    <w:rsid w:val="001074D0"/>
    <w:rsid w:val="00111945"/>
    <w:rsid w:val="00112A7E"/>
    <w:rsid w:val="001214A5"/>
    <w:rsid w:val="00125263"/>
    <w:rsid w:val="00133FB9"/>
    <w:rsid w:val="00137318"/>
    <w:rsid w:val="001442A6"/>
    <w:rsid w:val="0014565A"/>
    <w:rsid w:val="00152211"/>
    <w:rsid w:val="001558C5"/>
    <w:rsid w:val="00157940"/>
    <w:rsid w:val="001634C1"/>
    <w:rsid w:val="00166881"/>
    <w:rsid w:val="0019245F"/>
    <w:rsid w:val="00194347"/>
    <w:rsid w:val="001977D2"/>
    <w:rsid w:val="001A2E2C"/>
    <w:rsid w:val="001A3605"/>
    <w:rsid w:val="001B0CD8"/>
    <w:rsid w:val="001B112E"/>
    <w:rsid w:val="001B1704"/>
    <w:rsid w:val="001B5982"/>
    <w:rsid w:val="001B609C"/>
    <w:rsid w:val="001E05B1"/>
    <w:rsid w:val="001E74F2"/>
    <w:rsid w:val="001F3822"/>
    <w:rsid w:val="001F43A5"/>
    <w:rsid w:val="00204191"/>
    <w:rsid w:val="00205AA7"/>
    <w:rsid w:val="00206A7A"/>
    <w:rsid w:val="00212E56"/>
    <w:rsid w:val="00215785"/>
    <w:rsid w:val="00216E5B"/>
    <w:rsid w:val="00220525"/>
    <w:rsid w:val="002368B6"/>
    <w:rsid w:val="002463F3"/>
    <w:rsid w:val="00253344"/>
    <w:rsid w:val="00256227"/>
    <w:rsid w:val="00263A48"/>
    <w:rsid w:val="002657CF"/>
    <w:rsid w:val="00271DE3"/>
    <w:rsid w:val="00275C6A"/>
    <w:rsid w:val="00275DCB"/>
    <w:rsid w:val="0028059F"/>
    <w:rsid w:val="00284BB6"/>
    <w:rsid w:val="0028784F"/>
    <w:rsid w:val="002A03B1"/>
    <w:rsid w:val="002A19AA"/>
    <w:rsid w:val="002B15ED"/>
    <w:rsid w:val="002B60FA"/>
    <w:rsid w:val="002D06DE"/>
    <w:rsid w:val="002D0C4D"/>
    <w:rsid w:val="002D1735"/>
    <w:rsid w:val="002D4D19"/>
    <w:rsid w:val="002D63A4"/>
    <w:rsid w:val="002E2D06"/>
    <w:rsid w:val="002E5B13"/>
    <w:rsid w:val="00304B1C"/>
    <w:rsid w:val="00306273"/>
    <w:rsid w:val="00313951"/>
    <w:rsid w:val="00317A9A"/>
    <w:rsid w:val="00317AA0"/>
    <w:rsid w:val="00324A0D"/>
    <w:rsid w:val="00330037"/>
    <w:rsid w:val="00331628"/>
    <w:rsid w:val="00341A90"/>
    <w:rsid w:val="0034280C"/>
    <w:rsid w:val="00342989"/>
    <w:rsid w:val="003444C4"/>
    <w:rsid w:val="00352340"/>
    <w:rsid w:val="003627CE"/>
    <w:rsid w:val="003672B0"/>
    <w:rsid w:val="00370481"/>
    <w:rsid w:val="003773B8"/>
    <w:rsid w:val="00380DCF"/>
    <w:rsid w:val="00392490"/>
    <w:rsid w:val="003943A7"/>
    <w:rsid w:val="003A04E5"/>
    <w:rsid w:val="003B0485"/>
    <w:rsid w:val="003B0ACA"/>
    <w:rsid w:val="003E4F32"/>
    <w:rsid w:val="003F727B"/>
    <w:rsid w:val="00415E32"/>
    <w:rsid w:val="004168A4"/>
    <w:rsid w:val="00417155"/>
    <w:rsid w:val="00423EE2"/>
    <w:rsid w:val="004241DF"/>
    <w:rsid w:val="0042563E"/>
    <w:rsid w:val="00431A37"/>
    <w:rsid w:val="00434DC5"/>
    <w:rsid w:val="00440FA8"/>
    <w:rsid w:val="00452CED"/>
    <w:rsid w:val="00464128"/>
    <w:rsid w:val="00466482"/>
    <w:rsid w:val="00470512"/>
    <w:rsid w:val="00473C4F"/>
    <w:rsid w:val="00474930"/>
    <w:rsid w:val="00477E4E"/>
    <w:rsid w:val="00483B56"/>
    <w:rsid w:val="00484BCB"/>
    <w:rsid w:val="00485B8D"/>
    <w:rsid w:val="00486066"/>
    <w:rsid w:val="00487EDF"/>
    <w:rsid w:val="00491BF4"/>
    <w:rsid w:val="00493434"/>
    <w:rsid w:val="004958CB"/>
    <w:rsid w:val="00497839"/>
    <w:rsid w:val="004A4DB9"/>
    <w:rsid w:val="004B2369"/>
    <w:rsid w:val="004C4984"/>
    <w:rsid w:val="004C7070"/>
    <w:rsid w:val="004E1086"/>
    <w:rsid w:val="004E22BC"/>
    <w:rsid w:val="004E422D"/>
    <w:rsid w:val="004E67C9"/>
    <w:rsid w:val="00501C63"/>
    <w:rsid w:val="00507120"/>
    <w:rsid w:val="005146C7"/>
    <w:rsid w:val="0051478E"/>
    <w:rsid w:val="00516C4C"/>
    <w:rsid w:val="00523A9A"/>
    <w:rsid w:val="0052510E"/>
    <w:rsid w:val="0052535C"/>
    <w:rsid w:val="0053012C"/>
    <w:rsid w:val="005354DB"/>
    <w:rsid w:val="00537526"/>
    <w:rsid w:val="00543A40"/>
    <w:rsid w:val="00545969"/>
    <w:rsid w:val="00550BC4"/>
    <w:rsid w:val="00565EDC"/>
    <w:rsid w:val="00572429"/>
    <w:rsid w:val="00583B37"/>
    <w:rsid w:val="00594F93"/>
    <w:rsid w:val="00597214"/>
    <w:rsid w:val="005A10A9"/>
    <w:rsid w:val="005A3B58"/>
    <w:rsid w:val="005A562F"/>
    <w:rsid w:val="005A61BB"/>
    <w:rsid w:val="005B2F7F"/>
    <w:rsid w:val="005B5EE7"/>
    <w:rsid w:val="005B7E53"/>
    <w:rsid w:val="005C2F8B"/>
    <w:rsid w:val="005D448D"/>
    <w:rsid w:val="005D6C06"/>
    <w:rsid w:val="005F1E38"/>
    <w:rsid w:val="00602D80"/>
    <w:rsid w:val="0060300E"/>
    <w:rsid w:val="00607796"/>
    <w:rsid w:val="00620B07"/>
    <w:rsid w:val="00621B76"/>
    <w:rsid w:val="00631FE9"/>
    <w:rsid w:val="00632E14"/>
    <w:rsid w:val="00636238"/>
    <w:rsid w:val="006374AA"/>
    <w:rsid w:val="006376E2"/>
    <w:rsid w:val="00646C39"/>
    <w:rsid w:val="006565EF"/>
    <w:rsid w:val="00657B90"/>
    <w:rsid w:val="0066318F"/>
    <w:rsid w:val="006638ED"/>
    <w:rsid w:val="00676AED"/>
    <w:rsid w:val="00676B10"/>
    <w:rsid w:val="006837F5"/>
    <w:rsid w:val="00684DEC"/>
    <w:rsid w:val="006976FF"/>
    <w:rsid w:val="006A031B"/>
    <w:rsid w:val="006A08A0"/>
    <w:rsid w:val="006A1AD9"/>
    <w:rsid w:val="006A5977"/>
    <w:rsid w:val="006A7591"/>
    <w:rsid w:val="006A7EB6"/>
    <w:rsid w:val="006B1622"/>
    <w:rsid w:val="006B71D3"/>
    <w:rsid w:val="006C08FE"/>
    <w:rsid w:val="006C448A"/>
    <w:rsid w:val="006D0FDC"/>
    <w:rsid w:val="006D1E6C"/>
    <w:rsid w:val="006E1404"/>
    <w:rsid w:val="006E30EF"/>
    <w:rsid w:val="006E664E"/>
    <w:rsid w:val="006F139A"/>
    <w:rsid w:val="0070391B"/>
    <w:rsid w:val="00723799"/>
    <w:rsid w:val="0072493D"/>
    <w:rsid w:val="00724E98"/>
    <w:rsid w:val="007279B9"/>
    <w:rsid w:val="00727CFD"/>
    <w:rsid w:val="00740D73"/>
    <w:rsid w:val="00742FD1"/>
    <w:rsid w:val="007475AD"/>
    <w:rsid w:val="00752A2D"/>
    <w:rsid w:val="00754D84"/>
    <w:rsid w:val="00756A59"/>
    <w:rsid w:val="00765776"/>
    <w:rsid w:val="00774238"/>
    <w:rsid w:val="00790B38"/>
    <w:rsid w:val="00791398"/>
    <w:rsid w:val="007A0DFF"/>
    <w:rsid w:val="007A20F2"/>
    <w:rsid w:val="007A6417"/>
    <w:rsid w:val="007B2060"/>
    <w:rsid w:val="007B3BB3"/>
    <w:rsid w:val="007B79AE"/>
    <w:rsid w:val="007C4B87"/>
    <w:rsid w:val="007C763F"/>
    <w:rsid w:val="007D73D3"/>
    <w:rsid w:val="007E0620"/>
    <w:rsid w:val="007E1E7A"/>
    <w:rsid w:val="007F3FC8"/>
    <w:rsid w:val="007F77DF"/>
    <w:rsid w:val="00804006"/>
    <w:rsid w:val="0081005A"/>
    <w:rsid w:val="0082080C"/>
    <w:rsid w:val="00822129"/>
    <w:rsid w:val="00822CAF"/>
    <w:rsid w:val="00832A01"/>
    <w:rsid w:val="008444FF"/>
    <w:rsid w:val="00850821"/>
    <w:rsid w:val="00862C08"/>
    <w:rsid w:val="008664BB"/>
    <w:rsid w:val="00877B66"/>
    <w:rsid w:val="00882BBE"/>
    <w:rsid w:val="008857AE"/>
    <w:rsid w:val="00886A49"/>
    <w:rsid w:val="008A1FBF"/>
    <w:rsid w:val="008A2F17"/>
    <w:rsid w:val="008A6334"/>
    <w:rsid w:val="008B36AB"/>
    <w:rsid w:val="008B5D8C"/>
    <w:rsid w:val="008B7EDE"/>
    <w:rsid w:val="008C02B6"/>
    <w:rsid w:val="008C05BD"/>
    <w:rsid w:val="008C232F"/>
    <w:rsid w:val="008C4C54"/>
    <w:rsid w:val="008D5454"/>
    <w:rsid w:val="008E0255"/>
    <w:rsid w:val="008E494B"/>
    <w:rsid w:val="008F6EB0"/>
    <w:rsid w:val="008F7E8A"/>
    <w:rsid w:val="009004BC"/>
    <w:rsid w:val="00901F65"/>
    <w:rsid w:val="0090226F"/>
    <w:rsid w:val="00906FA0"/>
    <w:rsid w:val="00910287"/>
    <w:rsid w:val="0091259A"/>
    <w:rsid w:val="00913108"/>
    <w:rsid w:val="00917940"/>
    <w:rsid w:val="0092611C"/>
    <w:rsid w:val="00930017"/>
    <w:rsid w:val="00932904"/>
    <w:rsid w:val="00934ABF"/>
    <w:rsid w:val="00943594"/>
    <w:rsid w:val="009440A7"/>
    <w:rsid w:val="00947B47"/>
    <w:rsid w:val="00962182"/>
    <w:rsid w:val="00962918"/>
    <w:rsid w:val="0097504B"/>
    <w:rsid w:val="00980156"/>
    <w:rsid w:val="0098130F"/>
    <w:rsid w:val="00981485"/>
    <w:rsid w:val="00986962"/>
    <w:rsid w:val="00991CA5"/>
    <w:rsid w:val="00993F52"/>
    <w:rsid w:val="00995708"/>
    <w:rsid w:val="009A4387"/>
    <w:rsid w:val="009A5778"/>
    <w:rsid w:val="009B58F7"/>
    <w:rsid w:val="009C15A7"/>
    <w:rsid w:val="009D247A"/>
    <w:rsid w:val="009D324B"/>
    <w:rsid w:val="009F39F5"/>
    <w:rsid w:val="00A03746"/>
    <w:rsid w:val="00A03A69"/>
    <w:rsid w:val="00A05CD3"/>
    <w:rsid w:val="00A156C2"/>
    <w:rsid w:val="00A25F29"/>
    <w:rsid w:val="00A45136"/>
    <w:rsid w:val="00A45F81"/>
    <w:rsid w:val="00A479E9"/>
    <w:rsid w:val="00A5039F"/>
    <w:rsid w:val="00A50DA6"/>
    <w:rsid w:val="00A54D8A"/>
    <w:rsid w:val="00A6149F"/>
    <w:rsid w:val="00A711AD"/>
    <w:rsid w:val="00A82857"/>
    <w:rsid w:val="00A96919"/>
    <w:rsid w:val="00AA2905"/>
    <w:rsid w:val="00AA5026"/>
    <w:rsid w:val="00AC531B"/>
    <w:rsid w:val="00AD650A"/>
    <w:rsid w:val="00AD6546"/>
    <w:rsid w:val="00AE232F"/>
    <w:rsid w:val="00AE268A"/>
    <w:rsid w:val="00AE468A"/>
    <w:rsid w:val="00AE56D8"/>
    <w:rsid w:val="00AF23AB"/>
    <w:rsid w:val="00AF59E6"/>
    <w:rsid w:val="00B00D63"/>
    <w:rsid w:val="00B12C41"/>
    <w:rsid w:val="00B22ACF"/>
    <w:rsid w:val="00B27B9F"/>
    <w:rsid w:val="00B412BA"/>
    <w:rsid w:val="00B44944"/>
    <w:rsid w:val="00B4567F"/>
    <w:rsid w:val="00B47FE6"/>
    <w:rsid w:val="00B5215A"/>
    <w:rsid w:val="00B52811"/>
    <w:rsid w:val="00B53690"/>
    <w:rsid w:val="00B5389B"/>
    <w:rsid w:val="00B543E9"/>
    <w:rsid w:val="00B54CE0"/>
    <w:rsid w:val="00B6063E"/>
    <w:rsid w:val="00B75E77"/>
    <w:rsid w:val="00B76107"/>
    <w:rsid w:val="00B8689E"/>
    <w:rsid w:val="00BA4584"/>
    <w:rsid w:val="00BA7334"/>
    <w:rsid w:val="00BB204E"/>
    <w:rsid w:val="00BB4C99"/>
    <w:rsid w:val="00BB5909"/>
    <w:rsid w:val="00BC46ED"/>
    <w:rsid w:val="00BD4945"/>
    <w:rsid w:val="00BE0209"/>
    <w:rsid w:val="00BE131E"/>
    <w:rsid w:val="00BE24D8"/>
    <w:rsid w:val="00BF0BC6"/>
    <w:rsid w:val="00BF7DF4"/>
    <w:rsid w:val="00C06A21"/>
    <w:rsid w:val="00C11307"/>
    <w:rsid w:val="00C12870"/>
    <w:rsid w:val="00C14D5D"/>
    <w:rsid w:val="00C1619E"/>
    <w:rsid w:val="00C228D0"/>
    <w:rsid w:val="00C35942"/>
    <w:rsid w:val="00C3641B"/>
    <w:rsid w:val="00C444FF"/>
    <w:rsid w:val="00C47ACB"/>
    <w:rsid w:val="00C50623"/>
    <w:rsid w:val="00C51549"/>
    <w:rsid w:val="00C579EF"/>
    <w:rsid w:val="00C73C17"/>
    <w:rsid w:val="00C81752"/>
    <w:rsid w:val="00C920B8"/>
    <w:rsid w:val="00C955ED"/>
    <w:rsid w:val="00CA3992"/>
    <w:rsid w:val="00CA7420"/>
    <w:rsid w:val="00CB06A4"/>
    <w:rsid w:val="00CB0C7E"/>
    <w:rsid w:val="00CD0E35"/>
    <w:rsid w:val="00CD656C"/>
    <w:rsid w:val="00CD69C7"/>
    <w:rsid w:val="00CE3923"/>
    <w:rsid w:val="00CF046F"/>
    <w:rsid w:val="00CF049F"/>
    <w:rsid w:val="00CF117D"/>
    <w:rsid w:val="00CF14CD"/>
    <w:rsid w:val="00CF14D1"/>
    <w:rsid w:val="00CF1E84"/>
    <w:rsid w:val="00D01BB0"/>
    <w:rsid w:val="00D02281"/>
    <w:rsid w:val="00D126D4"/>
    <w:rsid w:val="00D15C3F"/>
    <w:rsid w:val="00D20537"/>
    <w:rsid w:val="00D20EC9"/>
    <w:rsid w:val="00D276C7"/>
    <w:rsid w:val="00D37B35"/>
    <w:rsid w:val="00D40024"/>
    <w:rsid w:val="00D673C2"/>
    <w:rsid w:val="00D67A3A"/>
    <w:rsid w:val="00D70606"/>
    <w:rsid w:val="00D80FD6"/>
    <w:rsid w:val="00D82B9E"/>
    <w:rsid w:val="00D96A2A"/>
    <w:rsid w:val="00DA27EF"/>
    <w:rsid w:val="00DA4C65"/>
    <w:rsid w:val="00DB284A"/>
    <w:rsid w:val="00DB4A6B"/>
    <w:rsid w:val="00DC08F2"/>
    <w:rsid w:val="00DC1FAA"/>
    <w:rsid w:val="00DC2C79"/>
    <w:rsid w:val="00DC6652"/>
    <w:rsid w:val="00DC716E"/>
    <w:rsid w:val="00DD1B99"/>
    <w:rsid w:val="00DD298D"/>
    <w:rsid w:val="00DD50A4"/>
    <w:rsid w:val="00DD7F34"/>
    <w:rsid w:val="00DF00AA"/>
    <w:rsid w:val="00DF756F"/>
    <w:rsid w:val="00E12A46"/>
    <w:rsid w:val="00E203B7"/>
    <w:rsid w:val="00E221D6"/>
    <w:rsid w:val="00E235F4"/>
    <w:rsid w:val="00E27952"/>
    <w:rsid w:val="00E31942"/>
    <w:rsid w:val="00E3694E"/>
    <w:rsid w:val="00E37C7E"/>
    <w:rsid w:val="00E40403"/>
    <w:rsid w:val="00E41DC8"/>
    <w:rsid w:val="00E51525"/>
    <w:rsid w:val="00E531F8"/>
    <w:rsid w:val="00E578CD"/>
    <w:rsid w:val="00E6254F"/>
    <w:rsid w:val="00E717C2"/>
    <w:rsid w:val="00E73687"/>
    <w:rsid w:val="00E83722"/>
    <w:rsid w:val="00E8690E"/>
    <w:rsid w:val="00E86A92"/>
    <w:rsid w:val="00E94639"/>
    <w:rsid w:val="00E967A6"/>
    <w:rsid w:val="00EA0642"/>
    <w:rsid w:val="00EA0AC4"/>
    <w:rsid w:val="00EB3E47"/>
    <w:rsid w:val="00ED5B4B"/>
    <w:rsid w:val="00EE4FF7"/>
    <w:rsid w:val="00EF413D"/>
    <w:rsid w:val="00EF5E81"/>
    <w:rsid w:val="00EF6358"/>
    <w:rsid w:val="00F0033F"/>
    <w:rsid w:val="00F01153"/>
    <w:rsid w:val="00F01480"/>
    <w:rsid w:val="00F01E51"/>
    <w:rsid w:val="00F07354"/>
    <w:rsid w:val="00F07604"/>
    <w:rsid w:val="00F115E1"/>
    <w:rsid w:val="00F122F5"/>
    <w:rsid w:val="00F135D5"/>
    <w:rsid w:val="00F224EB"/>
    <w:rsid w:val="00F30F0F"/>
    <w:rsid w:val="00F40129"/>
    <w:rsid w:val="00F44B00"/>
    <w:rsid w:val="00F46334"/>
    <w:rsid w:val="00F510FE"/>
    <w:rsid w:val="00F5192A"/>
    <w:rsid w:val="00F56C0F"/>
    <w:rsid w:val="00F56DB0"/>
    <w:rsid w:val="00F73C2F"/>
    <w:rsid w:val="00F81D0C"/>
    <w:rsid w:val="00F85E8C"/>
    <w:rsid w:val="00F92AA4"/>
    <w:rsid w:val="00F96A7A"/>
    <w:rsid w:val="00FA01B7"/>
    <w:rsid w:val="00FA1941"/>
    <w:rsid w:val="00FA42D8"/>
    <w:rsid w:val="00FA7F16"/>
    <w:rsid w:val="00FB1326"/>
    <w:rsid w:val="00FB5216"/>
    <w:rsid w:val="00FB6D79"/>
    <w:rsid w:val="00FC7F7B"/>
    <w:rsid w:val="00FD414B"/>
    <w:rsid w:val="00FD4C1F"/>
    <w:rsid w:val="00FD7F51"/>
    <w:rsid w:val="00FE0899"/>
    <w:rsid w:val="00FE282D"/>
    <w:rsid w:val="00FE2AEC"/>
    <w:rsid w:val="00FE4679"/>
    <w:rsid w:val="00FE7E90"/>
    <w:rsid w:val="00FE7F50"/>
    <w:rsid w:val="00FF213B"/>
    <w:rsid w:val="00FF4DDA"/>
    <w:rsid w:val="00FF69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B7DA6"/>
  <w15:chartTrackingRefBased/>
  <w15:docId w15:val="{ED51D1D6-FC3E-4C3F-A0A2-0D700BAEF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2A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52A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34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9434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752A2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52A2D"/>
    <w:rPr>
      <w:i/>
      <w:iCs/>
      <w:color w:val="4472C4" w:themeColor="accent1"/>
    </w:rPr>
  </w:style>
  <w:style w:type="paragraph" w:styleId="Header">
    <w:name w:val="header"/>
    <w:basedOn w:val="Normal"/>
    <w:link w:val="HeaderChar"/>
    <w:uiPriority w:val="99"/>
    <w:unhideWhenUsed/>
    <w:rsid w:val="00752A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2A2D"/>
  </w:style>
  <w:style w:type="paragraph" w:styleId="Footer">
    <w:name w:val="footer"/>
    <w:basedOn w:val="Normal"/>
    <w:link w:val="FooterChar"/>
    <w:uiPriority w:val="99"/>
    <w:unhideWhenUsed/>
    <w:rsid w:val="00752A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A2D"/>
  </w:style>
  <w:style w:type="character" w:customStyle="1" w:styleId="Heading1Char">
    <w:name w:val="Heading 1 Char"/>
    <w:basedOn w:val="DefaultParagraphFont"/>
    <w:link w:val="Heading1"/>
    <w:uiPriority w:val="9"/>
    <w:rsid w:val="00752A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52A2D"/>
    <w:rPr>
      <w:rFonts w:asciiTheme="majorHAnsi" w:eastAsiaTheme="majorEastAsia" w:hAnsiTheme="majorHAnsi" w:cstheme="majorBidi"/>
      <w:color w:val="2F5496" w:themeColor="accent1" w:themeShade="BF"/>
      <w:sz w:val="26"/>
      <w:szCs w:val="26"/>
    </w:rPr>
  </w:style>
  <w:style w:type="character" w:styleId="IntenseEmphasis">
    <w:name w:val="Intense Emphasis"/>
    <w:basedOn w:val="DefaultParagraphFont"/>
    <w:uiPriority w:val="21"/>
    <w:qFormat/>
    <w:rsid w:val="002E5B13"/>
    <w:rPr>
      <w:i/>
      <w:iCs/>
      <w:color w:val="4472C4" w:themeColor="accent1"/>
    </w:rPr>
  </w:style>
  <w:style w:type="character" w:styleId="PlaceholderText">
    <w:name w:val="Placeholder Text"/>
    <w:basedOn w:val="DefaultParagraphFont"/>
    <w:uiPriority w:val="99"/>
    <w:semiHidden/>
    <w:rsid w:val="002E5B13"/>
    <w:rPr>
      <w:color w:val="808080"/>
    </w:rPr>
  </w:style>
  <w:style w:type="paragraph" w:styleId="Caption">
    <w:name w:val="caption"/>
    <w:basedOn w:val="Normal"/>
    <w:next w:val="Normal"/>
    <w:uiPriority w:val="35"/>
    <w:unhideWhenUsed/>
    <w:qFormat/>
    <w:rsid w:val="00906FA0"/>
    <w:pPr>
      <w:spacing w:after="200" w:line="240" w:lineRule="auto"/>
    </w:pPr>
    <w:rPr>
      <w:i/>
      <w:iCs/>
      <w:color w:val="44546A" w:themeColor="text2"/>
      <w:sz w:val="18"/>
      <w:szCs w:val="18"/>
    </w:rPr>
  </w:style>
  <w:style w:type="paragraph" w:styleId="ListParagraph">
    <w:name w:val="List Paragraph"/>
    <w:basedOn w:val="Normal"/>
    <w:uiPriority w:val="34"/>
    <w:qFormat/>
    <w:rsid w:val="00906FA0"/>
    <w:pPr>
      <w:ind w:left="720"/>
      <w:contextualSpacing/>
    </w:pPr>
  </w:style>
  <w:style w:type="table" w:styleId="TableGrid">
    <w:name w:val="Table Grid"/>
    <w:basedOn w:val="TableNormal"/>
    <w:uiPriority w:val="39"/>
    <w:rsid w:val="003B0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4347"/>
    <w:rPr>
      <w:color w:val="0000FF"/>
      <w:u w:val="single"/>
    </w:rPr>
  </w:style>
  <w:style w:type="character" w:customStyle="1" w:styleId="Heading3Char">
    <w:name w:val="Heading 3 Char"/>
    <w:basedOn w:val="DefaultParagraphFont"/>
    <w:link w:val="Heading3"/>
    <w:uiPriority w:val="9"/>
    <w:rsid w:val="0019434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94347"/>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9D324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D324B"/>
    <w:rPr>
      <w:rFonts w:ascii="Calibri" w:hAnsi="Calibri" w:cs="Calibri"/>
      <w:noProof/>
      <w:lang w:val="en-US"/>
    </w:rPr>
  </w:style>
  <w:style w:type="paragraph" w:customStyle="1" w:styleId="EndNoteBibliography">
    <w:name w:val="EndNote Bibliography"/>
    <w:basedOn w:val="Normal"/>
    <w:link w:val="EndNoteBibliographyChar"/>
    <w:rsid w:val="009D324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D324B"/>
    <w:rPr>
      <w:rFonts w:ascii="Calibri" w:hAnsi="Calibri" w:cs="Calibri"/>
      <w:noProof/>
      <w:lang w:val="en-US"/>
    </w:rPr>
  </w:style>
  <w:style w:type="character" w:styleId="UnresolvedMention">
    <w:name w:val="Unresolved Mention"/>
    <w:basedOn w:val="DefaultParagraphFont"/>
    <w:uiPriority w:val="99"/>
    <w:semiHidden/>
    <w:unhideWhenUsed/>
    <w:rsid w:val="009D324B"/>
    <w:rPr>
      <w:color w:val="605E5C"/>
      <w:shd w:val="clear" w:color="auto" w:fill="E1DFDD"/>
    </w:rPr>
  </w:style>
  <w:style w:type="table" w:styleId="PlainTable4">
    <w:name w:val="Plain Table 4"/>
    <w:basedOn w:val="TableNormal"/>
    <w:uiPriority w:val="44"/>
    <w:rsid w:val="00742FD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CA39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CA3992"/>
    <w:rPr>
      <w:rFonts w:ascii="Courier New" w:eastAsia="Times New Roman" w:hAnsi="Courier New" w:cs="Courier New"/>
      <w:sz w:val="20"/>
      <w:szCs w:val="20"/>
      <w:lang w:eastAsia="en-AU"/>
    </w:rPr>
  </w:style>
  <w:style w:type="character" w:customStyle="1" w:styleId="comment">
    <w:name w:val="comment"/>
    <w:basedOn w:val="DefaultParagraphFont"/>
    <w:rsid w:val="0034280C"/>
  </w:style>
  <w:style w:type="character" w:customStyle="1" w:styleId="keyword">
    <w:name w:val="keyword"/>
    <w:basedOn w:val="DefaultParagraphFont"/>
    <w:rsid w:val="0034280C"/>
  </w:style>
  <w:style w:type="character" w:customStyle="1" w:styleId="string">
    <w:name w:val="string"/>
    <w:basedOn w:val="DefaultParagraphFont"/>
    <w:rsid w:val="003428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161911">
      <w:bodyDiv w:val="1"/>
      <w:marLeft w:val="0"/>
      <w:marRight w:val="0"/>
      <w:marTop w:val="0"/>
      <w:marBottom w:val="0"/>
      <w:divBdr>
        <w:top w:val="none" w:sz="0" w:space="0" w:color="auto"/>
        <w:left w:val="none" w:sz="0" w:space="0" w:color="auto"/>
        <w:bottom w:val="none" w:sz="0" w:space="0" w:color="auto"/>
        <w:right w:val="none" w:sz="0" w:space="0" w:color="auto"/>
      </w:divBdr>
    </w:div>
    <w:div w:id="1288705599">
      <w:bodyDiv w:val="1"/>
      <w:marLeft w:val="0"/>
      <w:marRight w:val="0"/>
      <w:marTop w:val="0"/>
      <w:marBottom w:val="0"/>
      <w:divBdr>
        <w:top w:val="none" w:sz="0" w:space="0" w:color="auto"/>
        <w:left w:val="none" w:sz="0" w:space="0" w:color="auto"/>
        <w:bottom w:val="none" w:sz="0" w:space="0" w:color="auto"/>
        <w:right w:val="none" w:sz="0" w:space="0" w:color="auto"/>
      </w:divBdr>
    </w:div>
    <w:div w:id="1454400246">
      <w:bodyDiv w:val="1"/>
      <w:marLeft w:val="0"/>
      <w:marRight w:val="0"/>
      <w:marTop w:val="0"/>
      <w:marBottom w:val="0"/>
      <w:divBdr>
        <w:top w:val="none" w:sz="0" w:space="0" w:color="auto"/>
        <w:left w:val="none" w:sz="0" w:space="0" w:color="auto"/>
        <w:bottom w:val="none" w:sz="0" w:space="0" w:color="auto"/>
        <w:right w:val="none" w:sz="0" w:space="0" w:color="auto"/>
      </w:divBdr>
    </w:div>
    <w:div w:id="1670332183">
      <w:bodyDiv w:val="1"/>
      <w:marLeft w:val="0"/>
      <w:marRight w:val="0"/>
      <w:marTop w:val="0"/>
      <w:marBottom w:val="0"/>
      <w:divBdr>
        <w:top w:val="none" w:sz="0" w:space="0" w:color="auto"/>
        <w:left w:val="none" w:sz="0" w:space="0" w:color="auto"/>
        <w:bottom w:val="none" w:sz="0" w:space="0" w:color="auto"/>
        <w:right w:val="none" w:sz="0" w:space="0" w:color="auto"/>
      </w:divBdr>
    </w:div>
    <w:div w:id="1766530358">
      <w:bodyDiv w:val="1"/>
      <w:marLeft w:val="0"/>
      <w:marRight w:val="0"/>
      <w:marTop w:val="0"/>
      <w:marBottom w:val="0"/>
      <w:divBdr>
        <w:top w:val="none" w:sz="0" w:space="0" w:color="auto"/>
        <w:left w:val="none" w:sz="0" w:space="0" w:color="auto"/>
        <w:bottom w:val="none" w:sz="0" w:space="0" w:color="auto"/>
        <w:right w:val="none" w:sz="0" w:space="0" w:color="auto"/>
      </w:divBdr>
    </w:div>
    <w:div w:id="1817649682">
      <w:bodyDiv w:val="1"/>
      <w:marLeft w:val="0"/>
      <w:marRight w:val="0"/>
      <w:marTop w:val="0"/>
      <w:marBottom w:val="0"/>
      <w:divBdr>
        <w:top w:val="none" w:sz="0" w:space="0" w:color="auto"/>
        <w:left w:val="none" w:sz="0" w:space="0" w:color="auto"/>
        <w:bottom w:val="none" w:sz="0" w:space="0" w:color="auto"/>
        <w:right w:val="none" w:sz="0" w:space="0" w:color="auto"/>
      </w:divBdr>
    </w:div>
    <w:div w:id="198176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yperlink" Target="http://www.borderbilliards.com/everything-pool-balls.html" TargetMode="Externa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hyperlink" Target="http://www.rulesofsport.com/sports/pool.html" TargetMode="External"/><Relationship Id="rId2" Type="http://schemas.openxmlformats.org/officeDocument/2006/relationships/styles" Target="styles.xml"/><Relationship Id="rId16" Type="http://schemas.openxmlformats.org/officeDocument/2006/relationships/hyperlink" Target="https://www.topendsports.com/sport/list/cue-sports.htm" TargetMode="External"/><Relationship Id="rId20" Type="http://schemas.openxmlformats.org/officeDocument/2006/relationships/hyperlink" Target="http://hyperphysics.phy-astr.gsu.edu/hbase/conser.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emf"/><Relationship Id="rId19" Type="http://schemas.openxmlformats.org/officeDocument/2006/relationships/hyperlink" Target="https://billiards.colostate.edu/faq/table/sizes/" TargetMode="Externa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0</TotalTime>
  <Pages>18</Pages>
  <Words>7245</Words>
  <Characters>4129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Colleran</dc:creator>
  <cp:keywords/>
  <dc:description/>
  <cp:lastModifiedBy>Isaac Colleran</cp:lastModifiedBy>
  <cp:revision>407</cp:revision>
  <cp:lastPrinted>2019-05-31T15:13:00Z</cp:lastPrinted>
  <dcterms:created xsi:type="dcterms:W3CDTF">2019-05-19T15:10:00Z</dcterms:created>
  <dcterms:modified xsi:type="dcterms:W3CDTF">2021-09-08T13:57:00Z</dcterms:modified>
</cp:coreProperties>
</file>